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48F6439" w14:textId="77777777" w:rsidR="003E45A2" w:rsidRPr="00AF280E" w:rsidRDefault="003E45A2" w:rsidP="003E45A2">
      <w:pPr>
        <w:pStyle w:val="Heading1"/>
        <w:ind w:left="0"/>
        <w:rPr>
          <w:rFonts w:cs="Times New Roman"/>
          <w:szCs w:val="24"/>
          <w:lang w:val="en-ID"/>
        </w:rPr>
      </w:pPr>
      <w:bookmarkStart w:id="0" w:name="_Toc534755075"/>
      <w:r w:rsidRPr="00AF280E">
        <w:rPr>
          <w:rFonts w:cs="Times New Roman"/>
          <w:szCs w:val="24"/>
          <w:lang w:val="en-ID"/>
        </w:rPr>
        <w:t>BAB III</w:t>
      </w:r>
      <w:bookmarkEnd w:id="0"/>
    </w:p>
    <w:p w14:paraId="5C0495DA" w14:textId="77777777" w:rsidR="003E45A2" w:rsidRDefault="003E45A2" w:rsidP="003E45A2">
      <w:pPr>
        <w:pStyle w:val="Heading1"/>
        <w:ind w:left="0"/>
        <w:rPr>
          <w:rFonts w:cs="Times New Roman"/>
          <w:szCs w:val="24"/>
          <w:lang w:val="en-ID"/>
        </w:rPr>
      </w:pPr>
      <w:bookmarkStart w:id="1" w:name="_Toc534750144"/>
      <w:bookmarkStart w:id="2" w:name="_Toc534755076"/>
      <w:r w:rsidRPr="00AF280E">
        <w:rPr>
          <w:rFonts w:cs="Times New Roman"/>
          <w:szCs w:val="24"/>
          <w:lang w:val="en-ID"/>
        </w:rPr>
        <w:t>METODE PENELITIAN</w:t>
      </w:r>
      <w:bookmarkEnd w:id="1"/>
      <w:bookmarkEnd w:id="2"/>
    </w:p>
    <w:p w14:paraId="36F5C069" w14:textId="77777777" w:rsidR="003E45A2" w:rsidRDefault="003E45A2" w:rsidP="003E45A2">
      <w:pPr>
        <w:tabs>
          <w:tab w:val="left" w:pos="851"/>
        </w:tabs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-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er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CE34B6C" w14:textId="77777777" w:rsidR="003E45A2" w:rsidRPr="00C1110B" w:rsidRDefault="003E45A2" w:rsidP="003E45A2">
      <w:pPr>
        <w:tabs>
          <w:tab w:val="left" w:pos="851"/>
        </w:tabs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asum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a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0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-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hul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6D12875" w14:textId="77777777" w:rsidR="003E45A2" w:rsidRDefault="003E45A2" w:rsidP="003E45A2">
      <w:pPr>
        <w:pStyle w:val="Heading2"/>
        <w:numPr>
          <w:ilvl w:val="0"/>
          <w:numId w:val="3"/>
        </w:numPr>
        <w:ind w:left="426" w:hanging="284"/>
        <w:rPr>
          <w:rFonts w:cs="Times New Roman"/>
          <w:szCs w:val="24"/>
          <w:lang w:val="en-ID"/>
        </w:rPr>
      </w:pPr>
      <w:bookmarkStart w:id="3" w:name="_Toc534755077"/>
      <w:proofErr w:type="spellStart"/>
      <w:r w:rsidRPr="00AF280E">
        <w:rPr>
          <w:rFonts w:cs="Times New Roman"/>
          <w:szCs w:val="24"/>
          <w:lang w:val="en-ID"/>
        </w:rPr>
        <w:t>Obyek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Penelitian</w:t>
      </w:r>
      <w:bookmarkEnd w:id="3"/>
      <w:proofErr w:type="spellEnd"/>
    </w:p>
    <w:p w14:paraId="2109C927" w14:textId="77777777" w:rsidR="003E45A2" w:rsidRPr="000A672C" w:rsidRDefault="003E45A2" w:rsidP="003E45A2">
      <w:pPr>
        <w:ind w:left="426" w:firstLine="36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0A672C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Usahawan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di Mangga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Mall, Jakarta. Data- data yang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A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pembagian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diisi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langsung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rang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Pribadi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Usahawan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bulan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Desember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2018.</w:t>
      </w:r>
    </w:p>
    <w:p w14:paraId="0F769CEF" w14:textId="77777777" w:rsidR="003E45A2" w:rsidRPr="000A672C" w:rsidRDefault="003E45A2" w:rsidP="003E45A2">
      <w:pPr>
        <w:ind w:left="426" w:firstLine="425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Kelebihan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diperoleh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pembagian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langsung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mengumpulkan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seluruh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waktu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singkat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Selain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itu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terdapat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pertanyaan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kurang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jelas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diklarifikasi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langsung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</w:t>
      </w:r>
      <w:proofErr w:type="spellEnd"/>
      <w:r w:rsidRPr="000A672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Sekaran dan Bougie, 2017: 170).</w:t>
      </w:r>
    </w:p>
    <w:p w14:paraId="546F4667" w14:textId="77777777" w:rsidR="003E45A2" w:rsidRDefault="003E45A2" w:rsidP="003E45A2">
      <w:pPr>
        <w:pStyle w:val="Heading2"/>
        <w:numPr>
          <w:ilvl w:val="0"/>
          <w:numId w:val="3"/>
        </w:numPr>
        <w:ind w:left="426" w:hanging="284"/>
        <w:rPr>
          <w:rFonts w:cs="Times New Roman"/>
          <w:szCs w:val="24"/>
          <w:lang w:val="en-ID"/>
        </w:rPr>
      </w:pPr>
      <w:bookmarkStart w:id="4" w:name="_Toc534755078"/>
      <w:proofErr w:type="spellStart"/>
      <w:r w:rsidRPr="00AF280E">
        <w:rPr>
          <w:rFonts w:cs="Times New Roman"/>
          <w:szCs w:val="24"/>
          <w:lang w:val="en-ID"/>
        </w:rPr>
        <w:t>Disain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Penelitian</w:t>
      </w:r>
      <w:bookmarkEnd w:id="4"/>
      <w:proofErr w:type="spellEnd"/>
    </w:p>
    <w:p w14:paraId="4BECC57E" w14:textId="77777777" w:rsidR="003E45A2" w:rsidRPr="00EE2A07" w:rsidRDefault="003E45A2" w:rsidP="003E45A2">
      <w:pPr>
        <w:pStyle w:val="ListParagraph"/>
        <w:tabs>
          <w:tab w:val="left" w:pos="709"/>
          <w:tab w:val="left" w:pos="851"/>
        </w:tabs>
        <w:ind w:left="426" w:firstLine="425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Cooper dan Schindler, 2017: 149)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ur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</w:t>
      </w:r>
      <w:proofErr w:type="gramEnd"/>
    </w:p>
    <w:p w14:paraId="55615813" w14:textId="77777777" w:rsidR="003E45A2" w:rsidRDefault="003E45A2" w:rsidP="003E45A2">
      <w:pPr>
        <w:pStyle w:val="ListParagraph"/>
        <w:numPr>
          <w:ilvl w:val="0"/>
          <w:numId w:val="6"/>
        </w:numPr>
        <w:tabs>
          <w:tab w:val="left" w:pos="709"/>
          <w:tab w:val="left" w:pos="851"/>
        </w:tabs>
        <w:spacing w:after="160"/>
        <w:ind w:hanging="785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Tingk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umu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salah</w:t>
      </w:r>
      <w:proofErr w:type="spellEnd"/>
    </w:p>
    <w:p w14:paraId="127CC0EC" w14:textId="77777777" w:rsidR="003E45A2" w:rsidRDefault="003E45A2" w:rsidP="003E45A2">
      <w:pPr>
        <w:pStyle w:val="ListParagraph"/>
        <w:tabs>
          <w:tab w:val="left" w:pos="709"/>
        </w:tabs>
        <w:ind w:left="709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tu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form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uj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ipote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jawa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tany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5701E66A" w14:textId="77777777" w:rsidR="003E45A2" w:rsidRDefault="003E45A2" w:rsidP="003E45A2">
      <w:pPr>
        <w:pStyle w:val="ListParagraph"/>
        <w:numPr>
          <w:ilvl w:val="0"/>
          <w:numId w:val="6"/>
        </w:numPr>
        <w:tabs>
          <w:tab w:val="left" w:pos="709"/>
          <w:tab w:val="left" w:pos="851"/>
        </w:tabs>
        <w:spacing w:after="160"/>
        <w:ind w:hanging="785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t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umpu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</w:t>
      </w:r>
    </w:p>
    <w:p w14:paraId="7EF151B0" w14:textId="77777777" w:rsidR="003E45A2" w:rsidRDefault="003E45A2" w:rsidP="003E45A2">
      <w:pPr>
        <w:pStyle w:val="ListParagraph"/>
        <w:tabs>
          <w:tab w:val="left" w:pos="709"/>
          <w:tab w:val="left" w:pos="851"/>
        </w:tabs>
        <w:ind w:left="709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t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umpu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g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tany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spo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ngs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ikat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teli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0AD7BD55" w14:textId="77777777" w:rsidR="003E45A2" w:rsidRDefault="003E45A2" w:rsidP="003E45A2">
      <w:pPr>
        <w:pStyle w:val="ListParagraph"/>
        <w:numPr>
          <w:ilvl w:val="0"/>
          <w:numId w:val="6"/>
        </w:numPr>
        <w:tabs>
          <w:tab w:val="left" w:pos="709"/>
          <w:tab w:val="left" w:pos="851"/>
        </w:tabs>
        <w:spacing w:after="160"/>
        <w:ind w:hanging="785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ndal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</w:t>
      </w:r>
      <w:proofErr w:type="spellEnd"/>
    </w:p>
    <w:p w14:paraId="11872B0A" w14:textId="77777777" w:rsidR="003E45A2" w:rsidRDefault="003E45A2" w:rsidP="003E45A2">
      <w:pPr>
        <w:pStyle w:val="ListParagraph"/>
        <w:ind w:firstLine="72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ndal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il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po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d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ndal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nam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AC37D1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ex post facto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098AEB37" w14:textId="77777777" w:rsidR="003E45A2" w:rsidRDefault="003E45A2" w:rsidP="003E45A2">
      <w:pPr>
        <w:pStyle w:val="ListParagraph"/>
        <w:numPr>
          <w:ilvl w:val="0"/>
          <w:numId w:val="6"/>
        </w:numPr>
        <w:tabs>
          <w:tab w:val="left" w:pos="709"/>
          <w:tab w:val="left" w:pos="851"/>
        </w:tabs>
        <w:spacing w:after="160"/>
        <w:ind w:hanging="64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</w:p>
    <w:p w14:paraId="316E4285" w14:textId="77777777" w:rsidR="003E45A2" w:rsidRPr="009533D0" w:rsidRDefault="003E45A2" w:rsidP="003E45A2">
      <w:pPr>
        <w:pStyle w:val="ListParagraph"/>
        <w:tabs>
          <w:tab w:val="left" w:pos="709"/>
          <w:tab w:val="left" w:pos="851"/>
        </w:tabs>
        <w:ind w:left="85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uk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ub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-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nali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ub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pengar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ub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aus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eksplanat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6DFAC23A" w14:textId="77777777" w:rsidR="003E45A2" w:rsidRDefault="003E45A2" w:rsidP="003E45A2">
      <w:pPr>
        <w:pStyle w:val="ListParagraph"/>
        <w:numPr>
          <w:ilvl w:val="0"/>
          <w:numId w:val="6"/>
        </w:numPr>
        <w:tabs>
          <w:tab w:val="left" w:pos="709"/>
          <w:tab w:val="left" w:pos="851"/>
        </w:tabs>
        <w:spacing w:after="160"/>
        <w:ind w:hanging="64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m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ktu</w:t>
      </w:r>
      <w:proofErr w:type="spellEnd"/>
    </w:p>
    <w:p w14:paraId="47FA2A13" w14:textId="77777777" w:rsidR="003E45A2" w:rsidRPr="00007E91" w:rsidRDefault="003E45A2" w:rsidP="003E45A2">
      <w:pPr>
        <w:pStyle w:val="ListParagraph"/>
        <w:tabs>
          <w:tab w:val="left" w:pos="709"/>
          <w:tab w:val="left" w:pos="851"/>
        </w:tabs>
        <w:ind w:left="85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m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k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9206B6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cross-sectional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ar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i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ten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g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u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semb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2018.</w:t>
      </w:r>
    </w:p>
    <w:p w14:paraId="632CF03E" w14:textId="77777777" w:rsidR="003E45A2" w:rsidRDefault="003E45A2" w:rsidP="003E45A2">
      <w:pPr>
        <w:pStyle w:val="ListParagraph"/>
        <w:numPr>
          <w:ilvl w:val="0"/>
          <w:numId w:val="6"/>
        </w:numPr>
        <w:tabs>
          <w:tab w:val="left" w:pos="709"/>
          <w:tab w:val="left" w:pos="851"/>
        </w:tabs>
        <w:spacing w:after="160"/>
        <w:ind w:hanging="64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u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ingku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op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bahasan</w:t>
      </w:r>
      <w:proofErr w:type="spellEnd"/>
    </w:p>
    <w:p w14:paraId="4E097674" w14:textId="77777777" w:rsidR="003E45A2" w:rsidRDefault="003E45A2" w:rsidP="003E45A2">
      <w:pPr>
        <w:pStyle w:val="ListParagraph"/>
        <w:tabs>
          <w:tab w:val="left" w:pos="709"/>
          <w:tab w:val="left" w:pos="851"/>
        </w:tabs>
        <w:ind w:left="85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u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ingku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tu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tatist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arakterist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mp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per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r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rib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sahaw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Mang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all, Jakarta.</w:t>
      </w:r>
    </w:p>
    <w:p w14:paraId="5C122A9D" w14:textId="77777777" w:rsidR="003E45A2" w:rsidRDefault="003E45A2" w:rsidP="003E45A2">
      <w:pPr>
        <w:pStyle w:val="ListParagraph"/>
        <w:numPr>
          <w:ilvl w:val="0"/>
          <w:numId w:val="6"/>
        </w:numPr>
        <w:tabs>
          <w:tab w:val="left" w:pos="709"/>
          <w:tab w:val="left" w:pos="851"/>
        </w:tabs>
        <w:spacing w:after="160"/>
        <w:ind w:hanging="64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>Lingku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</w:p>
    <w:p w14:paraId="3FF9A725" w14:textId="77777777" w:rsidR="003E45A2" w:rsidRDefault="003E45A2" w:rsidP="003E45A2">
      <w:pPr>
        <w:pStyle w:val="ListParagraph"/>
        <w:tabs>
          <w:tab w:val="left" w:pos="709"/>
          <w:tab w:val="left" w:pos="851"/>
        </w:tabs>
        <w:ind w:left="85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ingku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p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sangk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per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ngs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r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rib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sahaw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678E15AC" w14:textId="77777777" w:rsidR="003E45A2" w:rsidRDefault="003E45A2" w:rsidP="003E45A2">
      <w:pPr>
        <w:pStyle w:val="ListParagraph"/>
        <w:numPr>
          <w:ilvl w:val="0"/>
          <w:numId w:val="6"/>
        </w:numPr>
        <w:tabs>
          <w:tab w:val="left" w:pos="709"/>
          <w:tab w:val="left" w:pos="851"/>
        </w:tabs>
        <w:spacing w:after="160"/>
        <w:ind w:hanging="64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rtisipan</w:t>
      </w:r>
      <w:proofErr w:type="spellEnd"/>
    </w:p>
    <w:p w14:paraId="50E26284" w14:textId="77777777" w:rsidR="003E45A2" w:rsidRPr="00EB7EA4" w:rsidRDefault="003E45A2" w:rsidP="003E45A2">
      <w:pPr>
        <w:pStyle w:val="ListParagraph"/>
        <w:tabs>
          <w:tab w:val="left" w:pos="709"/>
          <w:tab w:val="left" w:pos="851"/>
        </w:tabs>
        <w:ind w:left="851" w:firstLine="36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Dat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per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per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ngs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rtisi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ar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datan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ngs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sahaw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Mang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all, Jakarta.</w:t>
      </w:r>
    </w:p>
    <w:p w14:paraId="17EA4589" w14:textId="77777777" w:rsidR="003E45A2" w:rsidRDefault="003E45A2" w:rsidP="003E45A2">
      <w:pPr>
        <w:pStyle w:val="Heading2"/>
        <w:numPr>
          <w:ilvl w:val="0"/>
          <w:numId w:val="3"/>
        </w:numPr>
        <w:tabs>
          <w:tab w:val="left" w:pos="142"/>
        </w:tabs>
        <w:ind w:left="426" w:hanging="284"/>
        <w:rPr>
          <w:rFonts w:cs="Times New Roman"/>
          <w:szCs w:val="24"/>
          <w:lang w:val="en-ID"/>
        </w:rPr>
      </w:pPr>
      <w:bookmarkStart w:id="5" w:name="_Toc534755079"/>
      <w:proofErr w:type="spellStart"/>
      <w:r w:rsidRPr="00AF280E">
        <w:rPr>
          <w:rFonts w:cs="Times New Roman"/>
          <w:szCs w:val="24"/>
          <w:lang w:val="en-ID"/>
        </w:rPr>
        <w:t>Variabel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Penelitian</w:t>
      </w:r>
      <w:bookmarkEnd w:id="5"/>
      <w:proofErr w:type="spellEnd"/>
    </w:p>
    <w:p w14:paraId="117A5B9C" w14:textId="77777777" w:rsidR="003E45A2" w:rsidRPr="00EB7EA4" w:rsidRDefault="003E45A2" w:rsidP="003E45A2">
      <w:pPr>
        <w:pStyle w:val="ListParagraph"/>
        <w:tabs>
          <w:tab w:val="left" w:pos="851"/>
        </w:tabs>
        <w:ind w:left="426" w:firstLine="29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3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c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1E19240D" w14:textId="77777777" w:rsidR="003E45A2" w:rsidRDefault="003E45A2" w:rsidP="003E45A2">
      <w:pPr>
        <w:pStyle w:val="Heading3"/>
        <w:numPr>
          <w:ilvl w:val="0"/>
          <w:numId w:val="4"/>
        </w:numPr>
        <w:ind w:left="714" w:hanging="288"/>
        <w:rPr>
          <w:rFonts w:cs="Times New Roman"/>
          <w:szCs w:val="24"/>
          <w:lang w:val="en-ID"/>
        </w:rPr>
      </w:pPr>
      <w:bookmarkStart w:id="6" w:name="_Toc534755080"/>
      <w:proofErr w:type="spellStart"/>
      <w:r w:rsidRPr="00AF280E">
        <w:rPr>
          <w:rFonts w:cs="Times New Roman"/>
          <w:szCs w:val="24"/>
          <w:lang w:val="en-ID"/>
        </w:rPr>
        <w:t>Variabel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Dependen</w:t>
      </w:r>
      <w:proofErr w:type="spellEnd"/>
      <w:r>
        <w:rPr>
          <w:rFonts w:cs="Times New Roman"/>
          <w:szCs w:val="24"/>
          <w:lang w:val="en-ID"/>
        </w:rPr>
        <w:t xml:space="preserve"> (</w:t>
      </w:r>
      <w:proofErr w:type="spellStart"/>
      <w:r>
        <w:rPr>
          <w:rFonts w:cs="Times New Roman"/>
          <w:szCs w:val="24"/>
          <w:lang w:val="en-ID"/>
        </w:rPr>
        <w:t>Kepatuh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Pajak</w:t>
      </w:r>
      <w:proofErr w:type="spellEnd"/>
      <w:r>
        <w:rPr>
          <w:rFonts w:cs="Times New Roman"/>
          <w:szCs w:val="24"/>
          <w:lang w:val="en-ID"/>
        </w:rPr>
        <w:t>)</w:t>
      </w:r>
      <w:bookmarkEnd w:id="6"/>
    </w:p>
    <w:p w14:paraId="4588B8ED" w14:textId="77777777" w:rsidR="003E45A2" w:rsidRDefault="003E45A2" w:rsidP="003E45A2">
      <w:pPr>
        <w:tabs>
          <w:tab w:val="left" w:pos="851"/>
        </w:tabs>
        <w:ind w:left="709" w:firstLine="425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manjadi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faktor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utama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investigasi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hal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bertujuan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menjelaskan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atau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memprediksikan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terikatnya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Sekaran dan Bougie, 2017: 77).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diuraikan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 w:rsidRPr="00C23BA0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292B2A66" w14:textId="77777777" w:rsidR="003E45A2" w:rsidRDefault="003E45A2" w:rsidP="003E45A2">
      <w:pPr>
        <w:tabs>
          <w:tab w:val="left" w:pos="851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78065DC6" w14:textId="77777777" w:rsidR="003E45A2" w:rsidRDefault="003E45A2" w:rsidP="003E45A2">
      <w:pPr>
        <w:tabs>
          <w:tab w:val="left" w:pos="851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27486327" w14:textId="77777777" w:rsidR="003E45A2" w:rsidRPr="009942A2" w:rsidRDefault="003E45A2" w:rsidP="003E45A2">
      <w:pPr>
        <w:tabs>
          <w:tab w:val="left" w:pos="851"/>
        </w:tabs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proofErr w:type="spellStart"/>
      <w:r w:rsidRPr="009942A2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Tabel</w:t>
      </w:r>
      <w:proofErr w:type="spellEnd"/>
      <w:r w:rsidRPr="009942A2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3.1</w:t>
      </w:r>
      <w:r w:rsidRPr="009942A2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br/>
      </w:r>
      <w:proofErr w:type="spellStart"/>
      <w:r w:rsidRPr="009942A2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Kepatuhan</w:t>
      </w:r>
      <w:proofErr w:type="spellEnd"/>
    </w:p>
    <w:tbl>
      <w:tblPr>
        <w:tblStyle w:val="TableGrid"/>
        <w:tblW w:w="0" w:type="auto"/>
        <w:tblInd w:w="534" w:type="dxa"/>
        <w:tblLook w:val="04A0" w:firstRow="1" w:lastRow="0" w:firstColumn="1" w:lastColumn="0" w:noHBand="0" w:noVBand="1"/>
      </w:tblPr>
      <w:tblGrid>
        <w:gridCol w:w="1945"/>
        <w:gridCol w:w="1944"/>
        <w:gridCol w:w="2230"/>
        <w:gridCol w:w="2363"/>
      </w:tblGrid>
      <w:tr w:rsidR="003E45A2" w14:paraId="57537B4E" w14:textId="77777777" w:rsidTr="00CB19E2">
        <w:tc>
          <w:tcPr>
            <w:tcW w:w="1716" w:type="dxa"/>
          </w:tcPr>
          <w:p w14:paraId="1F108A24" w14:textId="77777777" w:rsidR="003E45A2" w:rsidRPr="00606533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lastRenderedPageBreak/>
              <w:t>Variabel</w:t>
            </w:r>
            <w:proofErr w:type="spellEnd"/>
          </w:p>
        </w:tc>
        <w:tc>
          <w:tcPr>
            <w:tcW w:w="2250" w:type="dxa"/>
          </w:tcPr>
          <w:p w14:paraId="589038AE" w14:textId="77777777" w:rsidR="003E45A2" w:rsidRPr="00CD362F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imensi</w:t>
            </w:r>
            <w:proofErr w:type="spellEnd"/>
          </w:p>
        </w:tc>
        <w:tc>
          <w:tcPr>
            <w:tcW w:w="2252" w:type="dxa"/>
          </w:tcPr>
          <w:p w14:paraId="2FDB4E7E" w14:textId="77777777" w:rsidR="003E45A2" w:rsidRPr="00CD362F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CD362F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Indikator</w:t>
            </w:r>
            <w:proofErr w:type="spellEnd"/>
          </w:p>
        </w:tc>
        <w:tc>
          <w:tcPr>
            <w:tcW w:w="2252" w:type="dxa"/>
          </w:tcPr>
          <w:p w14:paraId="0B5F051A" w14:textId="77777777" w:rsidR="003E45A2" w:rsidRPr="00CD362F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CD362F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rnyataan</w:t>
            </w:r>
            <w:proofErr w:type="spellEnd"/>
          </w:p>
        </w:tc>
      </w:tr>
      <w:tr w:rsidR="003E45A2" w14:paraId="5058E518" w14:textId="77777777" w:rsidTr="00CB19E2">
        <w:tc>
          <w:tcPr>
            <w:tcW w:w="1716" w:type="dxa"/>
          </w:tcPr>
          <w:p w14:paraId="38AE3667" w14:textId="77777777" w:rsidR="003E45A2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Kepatuhan</w:t>
            </w:r>
            <w:proofErr w:type="spellEnd"/>
          </w:p>
          <w:p w14:paraId="0E69E9CF" w14:textId="77777777" w:rsidR="003E45A2" w:rsidRPr="000C5F74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(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umb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: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Rahay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, 2017: 192)</w:t>
            </w:r>
          </w:p>
        </w:tc>
        <w:tc>
          <w:tcPr>
            <w:tcW w:w="2250" w:type="dxa"/>
          </w:tcPr>
          <w:p w14:paraId="103B5C41" w14:textId="77777777" w:rsidR="003E45A2" w:rsidRPr="000C5F74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Kepatuh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Formal</w:t>
            </w:r>
          </w:p>
        </w:tc>
        <w:tc>
          <w:tcPr>
            <w:tcW w:w="2252" w:type="dxa"/>
          </w:tcPr>
          <w:p w14:paraId="504EE9FA" w14:textId="77777777" w:rsidR="003E45A2" w:rsidRPr="000C5F74" w:rsidRDefault="003E45A2" w:rsidP="00CB19E2">
            <w:pPr>
              <w:tabs>
                <w:tab w:val="left" w:pos="851"/>
              </w:tabs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ndaftark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iri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untuk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mperoleh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NPWP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aupu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NPPKP</w:t>
            </w:r>
          </w:p>
        </w:tc>
        <w:tc>
          <w:tcPr>
            <w:tcW w:w="2252" w:type="dxa"/>
          </w:tcPr>
          <w:p w14:paraId="7E72F6C8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.Melaksanak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dafta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dap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PWP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enuh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yar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1B724421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9AC6801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daft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PWP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l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PP jug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l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66D6E">
              <w:rPr>
                <w:rFonts w:ascii="Times New Roman" w:hAnsi="Times New Roman" w:cs="Times New Roman"/>
                <w:i/>
                <w:sz w:val="24"/>
                <w:szCs w:val="24"/>
              </w:rPr>
              <w:t>e-registrat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l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websit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361EA2D0" w14:textId="77777777" w:rsidR="003E45A2" w:rsidRPr="00E15141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45A2" w14:paraId="33DB638A" w14:textId="77777777" w:rsidTr="00CB19E2">
        <w:tc>
          <w:tcPr>
            <w:tcW w:w="1716" w:type="dxa"/>
          </w:tcPr>
          <w:p w14:paraId="7D59BA42" w14:textId="77777777" w:rsidR="003E45A2" w:rsidRPr="000C5F74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50" w:type="dxa"/>
          </w:tcPr>
          <w:p w14:paraId="764B6F6F" w14:textId="77777777" w:rsidR="003E45A2" w:rsidRPr="000C5F74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52" w:type="dxa"/>
          </w:tcPr>
          <w:p w14:paraId="46FEE019" w14:textId="77777777" w:rsidR="003E45A2" w:rsidRPr="000C5F74" w:rsidRDefault="003E45A2" w:rsidP="00CB19E2">
            <w:pPr>
              <w:tabs>
                <w:tab w:val="left" w:pos="851"/>
              </w:tabs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nyetork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ajak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yang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terutang</w:t>
            </w:r>
            <w:proofErr w:type="spellEnd"/>
          </w:p>
        </w:tc>
        <w:tc>
          <w:tcPr>
            <w:tcW w:w="2252" w:type="dxa"/>
          </w:tcPr>
          <w:p w14:paraId="3AE7F2C7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3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ay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el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t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empo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ay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ul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Masa)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up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ay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hi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r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yar</w:t>
            </w:r>
            <w:proofErr w:type="spellEnd"/>
          </w:p>
          <w:p w14:paraId="6F599202" w14:textId="77777777" w:rsidR="003E45A2" w:rsidRDefault="003E45A2" w:rsidP="00CB19E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A434F23" w14:textId="77777777" w:rsidR="003E45A2" w:rsidRDefault="003E45A2" w:rsidP="00CB19E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33FC7A8" w14:textId="77777777" w:rsidR="003E45A2" w:rsidRDefault="003E45A2" w:rsidP="00CB19E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0DB5EFC" w14:textId="77777777" w:rsidR="003E45A2" w:rsidRDefault="003E45A2" w:rsidP="00CB19E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AD7B30E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hasi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ay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hit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enghasi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teri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5FFCDAD4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263E072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5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amb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ay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eto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ke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un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es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%</w:t>
            </w:r>
          </w:p>
          <w:p w14:paraId="4CA61855" w14:textId="77777777" w:rsidR="003E45A2" w:rsidRPr="00906CC3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B004116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6.Melakuk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ay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as negar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l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ban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83D41">
              <w:rPr>
                <w:rFonts w:ascii="Times New Roman" w:hAnsi="Times New Roman" w:cs="Times New Roman"/>
                <w:i/>
                <w:sz w:val="24"/>
                <w:szCs w:val="24"/>
              </w:rPr>
              <w:t>e-billing</w:t>
            </w:r>
          </w:p>
          <w:p w14:paraId="73CDA90E" w14:textId="77777777" w:rsidR="003E45A2" w:rsidRPr="005E60DA" w:rsidRDefault="003E45A2" w:rsidP="00CB19E2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</w:tr>
      <w:tr w:rsidR="003E45A2" w14:paraId="74E22791" w14:textId="77777777" w:rsidTr="00CB19E2">
        <w:tc>
          <w:tcPr>
            <w:tcW w:w="1716" w:type="dxa"/>
          </w:tcPr>
          <w:p w14:paraId="02867CE1" w14:textId="77777777" w:rsidR="003E45A2" w:rsidRPr="000C5F74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50" w:type="dxa"/>
          </w:tcPr>
          <w:p w14:paraId="7C716BBF" w14:textId="77777777" w:rsidR="003E45A2" w:rsidRPr="000C5F74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52" w:type="dxa"/>
          </w:tcPr>
          <w:p w14:paraId="263F7E72" w14:textId="77777777" w:rsidR="003E45A2" w:rsidRPr="000C5F74" w:rsidRDefault="003E45A2" w:rsidP="00CB19E2">
            <w:pPr>
              <w:tabs>
                <w:tab w:val="left" w:pos="851"/>
              </w:tabs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lapork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ajak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yang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telah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ibayar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dan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lakuk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rhitung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ajak</w:t>
            </w:r>
            <w:proofErr w:type="spellEnd"/>
          </w:p>
        </w:tc>
        <w:tc>
          <w:tcPr>
            <w:tcW w:w="2252" w:type="dxa"/>
          </w:tcPr>
          <w:p w14:paraId="6CE28FC9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7.Wajib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sahaw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sa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po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PT Masa dan SP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hunan</w:t>
            </w:r>
            <w:proofErr w:type="spellEnd"/>
          </w:p>
          <w:p w14:paraId="4AB310F3" w14:textId="77777777" w:rsidR="003E45A2" w:rsidRPr="00126A2B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29E08BA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8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po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PT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ngk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l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</w:p>
          <w:p w14:paraId="13C1A83B" w14:textId="77777777" w:rsidR="003E45A2" w:rsidRDefault="003E45A2" w:rsidP="00CB19E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5F9F0D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9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t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po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PT Masa dan SP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hu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</w:p>
          <w:p w14:paraId="7A65715D" w14:textId="77777777" w:rsidR="003E45A2" w:rsidRDefault="003E45A2" w:rsidP="00CB19E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0BAED1B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0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amb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po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P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ay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n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t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3E26E313" w14:textId="77777777" w:rsidR="003E45A2" w:rsidRPr="00976245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45A2" w14:paraId="04D08EB2" w14:textId="77777777" w:rsidTr="00CB19E2">
        <w:tc>
          <w:tcPr>
            <w:tcW w:w="1716" w:type="dxa"/>
          </w:tcPr>
          <w:p w14:paraId="2314D373" w14:textId="77777777" w:rsidR="003E45A2" w:rsidRPr="000C5F74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50" w:type="dxa"/>
          </w:tcPr>
          <w:p w14:paraId="71009A4C" w14:textId="77777777" w:rsidR="003E45A2" w:rsidRPr="000C5F74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Kepatuh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Material</w:t>
            </w:r>
          </w:p>
        </w:tc>
        <w:tc>
          <w:tcPr>
            <w:tcW w:w="2252" w:type="dxa"/>
          </w:tcPr>
          <w:p w14:paraId="3F2C464D" w14:textId="77777777" w:rsidR="003E45A2" w:rsidRPr="000C5F74" w:rsidRDefault="003E45A2" w:rsidP="00CB19E2">
            <w:pPr>
              <w:tabs>
                <w:tab w:val="left" w:pos="851"/>
              </w:tabs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nghitu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n</w:t>
            </w:r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g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ajak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terutang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esuai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eng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ratur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rpajakannya</w:t>
            </w:r>
            <w:proofErr w:type="spellEnd"/>
          </w:p>
        </w:tc>
        <w:tc>
          <w:tcPr>
            <w:tcW w:w="2252" w:type="dxa"/>
          </w:tcPr>
          <w:p w14:paraId="2091D902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1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t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hit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dasa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r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laku</w:t>
            </w:r>
            <w:proofErr w:type="spellEnd"/>
          </w:p>
          <w:p w14:paraId="163EDDD2" w14:textId="77777777" w:rsidR="003E45A2" w:rsidRPr="00976245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45A2" w14:paraId="06C039CF" w14:textId="77777777" w:rsidTr="00CB19E2">
        <w:tc>
          <w:tcPr>
            <w:tcW w:w="1716" w:type="dxa"/>
          </w:tcPr>
          <w:p w14:paraId="4FFEE821" w14:textId="77777777" w:rsidR="003E45A2" w:rsidRPr="000C5F74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50" w:type="dxa"/>
          </w:tcPr>
          <w:p w14:paraId="011C0CF0" w14:textId="77777777" w:rsidR="003E45A2" w:rsidRPr="000C5F74" w:rsidRDefault="003E45A2" w:rsidP="00CB19E2">
            <w:pPr>
              <w:tabs>
                <w:tab w:val="left" w:pos="851"/>
              </w:tabs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52" w:type="dxa"/>
          </w:tcPr>
          <w:p w14:paraId="2C290996" w14:textId="77777777" w:rsidR="003E45A2" w:rsidRPr="000C5F74" w:rsidRDefault="003E45A2" w:rsidP="00CB19E2">
            <w:pPr>
              <w:tabs>
                <w:tab w:val="left" w:pos="851"/>
              </w:tabs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lakuk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motong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dan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mungutan</w:t>
            </w:r>
            <w:proofErr w:type="spellEnd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C5F7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ajak</w:t>
            </w:r>
            <w:proofErr w:type="spellEnd"/>
          </w:p>
        </w:tc>
        <w:tc>
          <w:tcPr>
            <w:tcW w:w="2252" w:type="dxa"/>
          </w:tcPr>
          <w:p w14:paraId="3D619463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2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erole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z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a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oto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m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oto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P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ay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hasi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nis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ih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lain</w:t>
            </w:r>
          </w:p>
          <w:p w14:paraId="63867796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3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uk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oto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</w:p>
          <w:p w14:paraId="38A6A0F1" w14:textId="77777777" w:rsidR="003E45A2" w:rsidRPr="000B1744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B790328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4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to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poto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</w:p>
          <w:p w14:paraId="1C7B0BEC" w14:textId="77777777" w:rsidR="003E45A2" w:rsidRDefault="003E45A2" w:rsidP="00CB19E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7850FE9" w14:textId="77777777" w:rsidR="003E45A2" w:rsidRPr="00713984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5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po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poto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</w:p>
        </w:tc>
      </w:tr>
    </w:tbl>
    <w:p w14:paraId="17767DB6" w14:textId="77777777" w:rsidR="003E45A2" w:rsidRPr="00EB7EA4" w:rsidRDefault="003E45A2" w:rsidP="003E45A2">
      <w:pPr>
        <w:ind w:left="0"/>
        <w:rPr>
          <w:lang w:val="en-ID"/>
        </w:rPr>
      </w:pPr>
    </w:p>
    <w:p w14:paraId="37C17BD8" w14:textId="77777777" w:rsidR="003E45A2" w:rsidRDefault="003E45A2" w:rsidP="003E45A2">
      <w:pPr>
        <w:pStyle w:val="Heading3"/>
        <w:numPr>
          <w:ilvl w:val="0"/>
          <w:numId w:val="4"/>
        </w:numPr>
        <w:ind w:left="714" w:hanging="288"/>
        <w:rPr>
          <w:rFonts w:cs="Times New Roman"/>
          <w:szCs w:val="24"/>
          <w:lang w:val="en-ID"/>
        </w:rPr>
      </w:pPr>
      <w:bookmarkStart w:id="7" w:name="_Toc534755081"/>
      <w:proofErr w:type="spellStart"/>
      <w:r w:rsidRPr="00AF280E">
        <w:rPr>
          <w:rFonts w:cs="Times New Roman"/>
          <w:szCs w:val="24"/>
          <w:lang w:val="en-ID"/>
        </w:rPr>
        <w:lastRenderedPageBreak/>
        <w:t>Variabel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Independen</w:t>
      </w:r>
      <w:bookmarkEnd w:id="7"/>
      <w:proofErr w:type="spellEnd"/>
    </w:p>
    <w:p w14:paraId="14B8E750" w14:textId="77777777" w:rsidR="003E45A2" w:rsidRDefault="003E45A2" w:rsidP="003E45A2">
      <w:pPr>
        <w:tabs>
          <w:tab w:val="left" w:pos="851"/>
        </w:tabs>
        <w:ind w:left="85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mempengaruhi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terikatnya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berupa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positif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maupun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negatif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Sekaran dan Bougie, 2017: 79).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menjadi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proofErr w:type="gram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dan</w:t>
      </w:r>
      <w:proofErr w:type="gram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 w:rsidRPr="00001D91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148E9360" w14:textId="77777777" w:rsidR="003E45A2" w:rsidRPr="007709D9" w:rsidRDefault="003E45A2" w:rsidP="003E45A2">
      <w:pPr>
        <w:pStyle w:val="ListParagraph"/>
        <w:numPr>
          <w:ilvl w:val="0"/>
          <w:numId w:val="7"/>
        </w:numPr>
        <w:tabs>
          <w:tab w:val="left" w:pos="851"/>
        </w:tabs>
        <w:ind w:left="1134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7709D9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Tingkat </w:t>
      </w:r>
      <w:proofErr w:type="spellStart"/>
      <w:r w:rsidRPr="007709D9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Pengetahuan</w:t>
      </w:r>
      <w:proofErr w:type="spellEnd"/>
      <w:r w:rsidRPr="007709D9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proofErr w:type="spellStart"/>
      <w:r w:rsidRPr="007709D9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Administrasi</w:t>
      </w:r>
      <w:proofErr w:type="spellEnd"/>
      <w:r w:rsidRPr="007709D9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proofErr w:type="spellStart"/>
      <w:r w:rsidRPr="007709D9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Pajak</w:t>
      </w:r>
      <w:proofErr w:type="spellEnd"/>
    </w:p>
    <w:p w14:paraId="3CB87CE7" w14:textId="77777777" w:rsidR="003E45A2" w:rsidRPr="008615AE" w:rsidRDefault="003E45A2" w:rsidP="003E45A2">
      <w:pPr>
        <w:pStyle w:val="ListParagraph"/>
        <w:tabs>
          <w:tab w:val="left" w:pos="851"/>
        </w:tabs>
        <w:ind w:left="113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suatu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pengukuran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mengenai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kewajiban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MKM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menerapkan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prinsip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self assessment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diuraikan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 w:rsidRPr="008615AE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0C9C7826" w14:textId="77777777" w:rsidR="003E45A2" w:rsidRPr="006B6D13" w:rsidRDefault="003E45A2" w:rsidP="003E45A2">
      <w:pPr>
        <w:tabs>
          <w:tab w:val="left" w:pos="851"/>
        </w:tabs>
        <w:ind w:left="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69B9EF31" w14:textId="77777777" w:rsidR="003E45A2" w:rsidRDefault="003E45A2" w:rsidP="003E45A2">
      <w:pPr>
        <w:pStyle w:val="ListParagraph"/>
        <w:tabs>
          <w:tab w:val="left" w:pos="993"/>
          <w:tab w:val="left" w:pos="1418"/>
        </w:tabs>
        <w:ind w:left="1158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proofErr w:type="spellStart"/>
      <w:r w:rsidRPr="00675C60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Tabel</w:t>
      </w:r>
      <w:proofErr w:type="spellEnd"/>
      <w:r w:rsidRPr="00675C60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3.2</w:t>
      </w:r>
    </w:p>
    <w:p w14:paraId="1D1A1D25" w14:textId="77777777" w:rsidR="003E45A2" w:rsidRPr="00844603" w:rsidRDefault="003E45A2" w:rsidP="003E45A2">
      <w:pPr>
        <w:pStyle w:val="ListParagraph"/>
        <w:tabs>
          <w:tab w:val="left" w:pos="993"/>
          <w:tab w:val="left" w:pos="1418"/>
        </w:tabs>
        <w:ind w:left="1158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Tingkat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Pengetahuan</w:t>
      </w:r>
      <w:proofErr w:type="spellEnd"/>
      <w:r w:rsidRPr="004A308C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proofErr w:type="spellStart"/>
      <w:r w:rsidRPr="004A308C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Administrasi</w:t>
      </w:r>
      <w:proofErr w:type="spellEnd"/>
      <w:r w:rsidRPr="004A308C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proofErr w:type="spellStart"/>
      <w:r w:rsidRPr="004A308C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P</w:t>
      </w:r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ajak</w:t>
      </w:r>
      <w:proofErr w:type="spellEnd"/>
    </w:p>
    <w:tbl>
      <w:tblPr>
        <w:tblStyle w:val="TableGrid"/>
        <w:tblpPr w:leftFromText="180" w:rightFromText="180" w:vertAnchor="text" w:horzAnchor="page" w:tblpX="2317" w:tblpY="110"/>
        <w:tblW w:w="0" w:type="auto"/>
        <w:tblLook w:val="04A0" w:firstRow="1" w:lastRow="0" w:firstColumn="1" w:lastColumn="0" w:noHBand="0" w:noVBand="1"/>
      </w:tblPr>
      <w:tblGrid>
        <w:gridCol w:w="1771"/>
        <w:gridCol w:w="1851"/>
        <w:gridCol w:w="2697"/>
        <w:gridCol w:w="2697"/>
      </w:tblGrid>
      <w:tr w:rsidR="003E45A2" w14:paraId="2FF50730" w14:textId="77777777" w:rsidTr="00CB19E2">
        <w:tc>
          <w:tcPr>
            <w:tcW w:w="1915" w:type="dxa"/>
          </w:tcPr>
          <w:p w14:paraId="0DDCCEF7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Variabel</w:t>
            </w:r>
            <w:proofErr w:type="spellEnd"/>
          </w:p>
        </w:tc>
        <w:tc>
          <w:tcPr>
            <w:tcW w:w="2123" w:type="dxa"/>
          </w:tcPr>
          <w:p w14:paraId="6AFC87E2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imensi</w:t>
            </w:r>
            <w:proofErr w:type="spellEnd"/>
          </w:p>
        </w:tc>
        <w:tc>
          <w:tcPr>
            <w:tcW w:w="2407" w:type="dxa"/>
          </w:tcPr>
          <w:p w14:paraId="74F5E51B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Indikator</w:t>
            </w:r>
            <w:proofErr w:type="spellEnd"/>
          </w:p>
        </w:tc>
        <w:tc>
          <w:tcPr>
            <w:tcW w:w="2355" w:type="dxa"/>
          </w:tcPr>
          <w:p w14:paraId="18632E54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rtanyaan</w:t>
            </w:r>
            <w:proofErr w:type="spellEnd"/>
          </w:p>
        </w:tc>
      </w:tr>
      <w:tr w:rsidR="003E45A2" w14:paraId="15D1DDCB" w14:textId="77777777" w:rsidTr="00CB19E2">
        <w:trPr>
          <w:trHeight w:val="1284"/>
        </w:trPr>
        <w:tc>
          <w:tcPr>
            <w:tcW w:w="1915" w:type="dxa"/>
          </w:tcPr>
          <w:p w14:paraId="66217887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Tingka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ngetahu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Administr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aj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</w:p>
          <w:p w14:paraId="2D19C6CF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(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umb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: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Waluyo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, 2017)</w:t>
            </w:r>
          </w:p>
        </w:tc>
        <w:tc>
          <w:tcPr>
            <w:tcW w:w="2123" w:type="dxa"/>
          </w:tcPr>
          <w:p w14:paraId="50ECBF07" w14:textId="77777777" w:rsidR="003E45A2" w:rsidRPr="007E12BC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Kewajib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Wajib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aj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UMKM</w:t>
            </w:r>
          </w:p>
        </w:tc>
        <w:tc>
          <w:tcPr>
            <w:tcW w:w="2407" w:type="dxa"/>
          </w:tcPr>
          <w:p w14:paraId="2569427E" w14:textId="77777777" w:rsidR="003E45A2" w:rsidRDefault="003E45A2" w:rsidP="00CB19E2">
            <w:pPr>
              <w:tabs>
                <w:tab w:val="left" w:pos="709"/>
                <w:tab w:val="left" w:pos="851"/>
                <w:tab w:val="left" w:pos="1134"/>
              </w:tabs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B765F8">
              <w:rPr>
                <w:rFonts w:ascii="Times New Roman" w:hAnsi="Times New Roman" w:cs="Times New Roman"/>
                <w:sz w:val="24"/>
                <w:szCs w:val="24"/>
              </w:rPr>
              <w:t>Mendaftarkan</w:t>
            </w:r>
            <w:proofErr w:type="spellEnd"/>
            <w:r w:rsidRPr="00B765F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65F8"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  <w:r w:rsidRPr="00B765F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erole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PWP </w:t>
            </w:r>
          </w:p>
        </w:tc>
        <w:tc>
          <w:tcPr>
            <w:tcW w:w="2355" w:type="dxa"/>
          </w:tcPr>
          <w:p w14:paraId="5228922C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  <w:r w:rsidRPr="00E9568B">
              <w:rPr>
                <w:rFonts w:ascii="Times New Roman" w:hAnsi="Times New Roman" w:cs="Times New Roman"/>
                <w:sz w:val="24"/>
                <w:szCs w:val="24"/>
              </w:rPr>
              <w:t xml:space="preserve">Apa yang </w:t>
            </w:r>
            <w:proofErr w:type="spellStart"/>
            <w:r w:rsidRPr="00E9568B">
              <w:rPr>
                <w:rFonts w:ascii="Times New Roman" w:hAnsi="Times New Roman" w:cs="Times New Roman"/>
                <w:sz w:val="24"/>
                <w:szCs w:val="24"/>
              </w:rPr>
              <w:t>dimaksud</w:t>
            </w:r>
            <w:proofErr w:type="spellEnd"/>
            <w:r w:rsidRPr="00E9568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9568B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E9568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9568B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E9568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9568B">
              <w:rPr>
                <w:rFonts w:ascii="Times New Roman" w:hAnsi="Times New Roman" w:cs="Times New Roman"/>
                <w:i/>
                <w:sz w:val="24"/>
                <w:szCs w:val="24"/>
              </w:rPr>
              <w:t>self assessment</w:t>
            </w:r>
            <w:proofErr w:type="spellEnd"/>
            <w:r w:rsidRPr="00E9568B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797C76E0" w14:textId="77777777" w:rsidR="003E45A2" w:rsidRDefault="003E45A2" w:rsidP="00CB19E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6E967DC" w14:textId="77777777" w:rsidR="003E45A2" w:rsidRPr="002B27AF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  <w:r w:rsidRPr="002B27AF">
              <w:rPr>
                <w:rFonts w:ascii="Times New Roman" w:hAnsi="Times New Roman" w:cs="Times New Roman"/>
                <w:sz w:val="24"/>
                <w:szCs w:val="24"/>
              </w:rPr>
              <w:t xml:space="preserve">Dimana </w:t>
            </w:r>
            <w:proofErr w:type="spellStart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>calon</w:t>
            </w:r>
            <w:proofErr w:type="spellEnd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>mendaftarkan</w:t>
            </w:r>
            <w:proofErr w:type="spellEnd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emperoleh</w:t>
            </w:r>
            <w:proofErr w:type="spellEnd"/>
            <w:r w:rsidRPr="002B27AF">
              <w:rPr>
                <w:rFonts w:ascii="Times New Roman" w:hAnsi="Times New Roman" w:cs="Times New Roman"/>
                <w:sz w:val="24"/>
                <w:szCs w:val="24"/>
              </w:rPr>
              <w:t xml:space="preserve"> NPWP?</w:t>
            </w:r>
          </w:p>
          <w:p w14:paraId="33423FC2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F94D158" w14:textId="77777777" w:rsidR="003E45A2" w:rsidRPr="002C281F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C281F">
              <w:rPr>
                <w:rFonts w:ascii="Times New Roman" w:hAnsi="Times New Roman" w:cs="Times New Roman"/>
                <w:sz w:val="24"/>
                <w:szCs w:val="24"/>
              </w:rPr>
              <w:t xml:space="preserve">3. </w:t>
            </w:r>
            <w:proofErr w:type="spellStart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>Selain</w:t>
            </w:r>
            <w:proofErr w:type="spellEnd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>tanda</w:t>
            </w:r>
            <w:proofErr w:type="spellEnd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>pengenal</w:t>
            </w:r>
            <w:proofErr w:type="spellEnd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>kegunaan</w:t>
            </w:r>
            <w:proofErr w:type="spellEnd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 xml:space="preserve"> lain </w:t>
            </w:r>
            <w:proofErr w:type="spellStart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 xml:space="preserve"> NPWP </w:t>
            </w:r>
            <w:proofErr w:type="spellStart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>yaitu</w:t>
            </w:r>
            <w:proofErr w:type="spellEnd"/>
            <w:r w:rsidRPr="002C281F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5B2FC49B" w14:textId="77777777" w:rsidR="003E45A2" w:rsidRDefault="003E45A2" w:rsidP="00CB19E2">
            <w:pPr>
              <w:tabs>
                <w:tab w:val="left" w:pos="709"/>
                <w:tab w:val="left" w:pos="851"/>
                <w:tab w:val="left" w:pos="1134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2964B85" w14:textId="77777777" w:rsidR="003E45A2" w:rsidRDefault="003E45A2" w:rsidP="00CB19E2">
            <w:pPr>
              <w:tabs>
                <w:tab w:val="left" w:pos="709"/>
                <w:tab w:val="left" w:pos="851"/>
                <w:tab w:val="left" w:pos="1134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  <w:r w:rsidRPr="007709D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>Syarat</w:t>
            </w:r>
            <w:proofErr w:type="spellEnd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>apa</w:t>
            </w:r>
            <w:proofErr w:type="spellEnd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>saja</w:t>
            </w:r>
            <w:proofErr w:type="spellEnd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>diperlukan</w:t>
            </w:r>
            <w:proofErr w:type="spellEnd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>calon</w:t>
            </w:r>
            <w:proofErr w:type="spellEnd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 xml:space="preserve"> UMKM </w:t>
            </w:r>
            <w:proofErr w:type="spellStart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>memperoleh</w:t>
            </w:r>
            <w:proofErr w:type="spellEnd"/>
            <w:r w:rsidRPr="007709D9">
              <w:rPr>
                <w:rFonts w:ascii="Times New Roman" w:hAnsi="Times New Roman" w:cs="Times New Roman"/>
                <w:sz w:val="24"/>
                <w:szCs w:val="24"/>
              </w:rPr>
              <w:t xml:space="preserve"> NPWP?</w:t>
            </w:r>
          </w:p>
          <w:p w14:paraId="6ADC05A8" w14:textId="77777777" w:rsidR="003E45A2" w:rsidRPr="00B765F8" w:rsidRDefault="003E45A2" w:rsidP="00CB19E2">
            <w:pPr>
              <w:tabs>
                <w:tab w:val="left" w:pos="709"/>
                <w:tab w:val="left" w:pos="851"/>
                <w:tab w:val="left" w:pos="1134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45A2" w14:paraId="759592BC" w14:textId="77777777" w:rsidTr="00CB19E2">
        <w:trPr>
          <w:trHeight w:val="596"/>
        </w:trPr>
        <w:tc>
          <w:tcPr>
            <w:tcW w:w="1915" w:type="dxa"/>
          </w:tcPr>
          <w:p w14:paraId="2F366D9E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123" w:type="dxa"/>
          </w:tcPr>
          <w:p w14:paraId="56181B11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407" w:type="dxa"/>
          </w:tcPr>
          <w:p w14:paraId="75D33EC1" w14:textId="77777777" w:rsidR="003E45A2" w:rsidRPr="005C2A42" w:rsidRDefault="003E45A2" w:rsidP="00CB19E2">
            <w:pPr>
              <w:tabs>
                <w:tab w:val="left" w:pos="709"/>
                <w:tab w:val="left" w:pos="851"/>
                <w:tab w:val="left" w:pos="1134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C2A42">
              <w:rPr>
                <w:rFonts w:ascii="Times New Roman" w:hAnsi="Times New Roman" w:cs="Times New Roman"/>
                <w:sz w:val="24"/>
                <w:szCs w:val="24"/>
              </w:rPr>
              <w:t>Menghitu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C2A42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5C2A4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C2A42">
              <w:rPr>
                <w:rFonts w:ascii="Times New Roman" w:hAnsi="Times New Roman" w:cs="Times New Roman"/>
                <w:sz w:val="24"/>
                <w:szCs w:val="24"/>
              </w:rPr>
              <w:t>terut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</w:p>
          <w:p w14:paraId="441B5B50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355" w:type="dxa"/>
          </w:tcPr>
          <w:p w14:paraId="688AE6CC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5. 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Adanya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perubahan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 tata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perhitungan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PPh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 final UMKM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tertulis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peraturan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emerintah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proofErr w:type="spellEnd"/>
            <w:r w:rsidRPr="00094994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33C51F0A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C4490EF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D78F38B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31ACA">
              <w:rPr>
                <w:rFonts w:ascii="Times New Roman" w:hAnsi="Times New Roman" w:cs="Times New Roman"/>
                <w:sz w:val="24"/>
                <w:szCs w:val="24"/>
              </w:rPr>
              <w:t>6.</w:t>
            </w:r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lam</w:t>
            </w:r>
            <w:proofErr w:type="spellEnd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hitung</w:t>
            </w:r>
            <w:proofErr w:type="spellEnd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ajak</w:t>
            </w:r>
            <w:proofErr w:type="spellEnd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rutang</w:t>
            </w:r>
            <w:proofErr w:type="spellEnd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gunakan</w:t>
            </w:r>
            <w:proofErr w:type="spellEnd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sar</w:t>
            </w:r>
            <w:proofErr w:type="spellEnd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hitungan</w:t>
            </w:r>
            <w:proofErr w:type="spellEnd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a</w:t>
            </w:r>
            <w:proofErr w:type="spellEnd"/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?</w:t>
            </w:r>
          </w:p>
          <w:p w14:paraId="042409B8" w14:textId="77777777" w:rsidR="003E45A2" w:rsidRPr="00AB3E67" w:rsidRDefault="003E45A2" w:rsidP="00CB19E2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31A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3E45A2" w14:paraId="2972B649" w14:textId="77777777" w:rsidTr="00CB19E2">
        <w:trPr>
          <w:trHeight w:val="3676"/>
        </w:trPr>
        <w:tc>
          <w:tcPr>
            <w:tcW w:w="1915" w:type="dxa"/>
          </w:tcPr>
          <w:p w14:paraId="062B2DA9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123" w:type="dxa"/>
          </w:tcPr>
          <w:p w14:paraId="41836D82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407" w:type="dxa"/>
          </w:tcPr>
          <w:p w14:paraId="6A0CE825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mbayaran</w:t>
            </w:r>
            <w:proofErr w:type="spellEnd"/>
          </w:p>
        </w:tc>
        <w:tc>
          <w:tcPr>
            <w:tcW w:w="2355" w:type="dxa"/>
          </w:tcPr>
          <w:p w14:paraId="0C32BE11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</w:t>
            </w:r>
            <w:r w:rsidRPr="0005097F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.</w:t>
            </w:r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Menurut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aturan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tata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UMKM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orang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pribadi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sekarang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berapa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besar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tarif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penghasilan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>dibayar</w:t>
            </w:r>
            <w:proofErr w:type="spellEnd"/>
            <w:r w:rsidRPr="0005097F">
              <w:rPr>
                <w:rFonts w:ascii="Times New Roman" w:hAnsi="Times New Roman" w:cs="Times New Roman"/>
                <w:sz w:val="24"/>
                <w:szCs w:val="24"/>
              </w:rPr>
              <w:t xml:space="preserve"> oleh UMKM?</w:t>
            </w:r>
          </w:p>
          <w:p w14:paraId="11B257DD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1E169EB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.</w:t>
            </w:r>
            <w:r w:rsidRPr="00FF779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Pajak yang </w:t>
            </w:r>
            <w:proofErr w:type="spellStart"/>
            <w:r w:rsidRPr="00FF779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rutang</w:t>
            </w:r>
            <w:proofErr w:type="spellEnd"/>
            <w:r w:rsidRPr="00FF779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FF779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rsebut</w:t>
            </w:r>
            <w:proofErr w:type="spellEnd"/>
            <w:r w:rsidRPr="00FF779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FF779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lastRenderedPageBreak/>
              <w:t>dihitung</w:t>
            </w:r>
            <w:proofErr w:type="spellEnd"/>
            <w:r w:rsidRPr="00FF779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Pr="00FF779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bayar</w:t>
            </w:r>
            <w:proofErr w:type="spellEnd"/>
            <w:r w:rsidRPr="00FF779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FF779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tiap</w:t>
            </w:r>
            <w:proofErr w:type="spellEnd"/>
            <w:r w:rsidRPr="00FF779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?</w:t>
            </w:r>
          </w:p>
          <w:p w14:paraId="3FA90B6D" w14:textId="77777777" w:rsidR="003E45A2" w:rsidRPr="00F539FF" w:rsidRDefault="003E45A2" w:rsidP="00CB19E2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53283123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9.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emanakah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mbayar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ajak,dan</w:t>
            </w:r>
            <w:proofErr w:type="spellEnd"/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lalui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a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?</w:t>
            </w:r>
          </w:p>
          <w:p w14:paraId="47F1E2B5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  <w:p w14:paraId="25930F2D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56A39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0.</w:t>
            </w:r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pembayaran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memperoleh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kode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56A39">
              <w:rPr>
                <w:rFonts w:ascii="Times New Roman" w:hAnsi="Times New Roman" w:cs="Times New Roman"/>
                <w:i/>
                <w:sz w:val="24"/>
                <w:szCs w:val="24"/>
              </w:rPr>
              <w:t>billing</w:t>
            </w:r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Kode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diperoleh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apa</w:t>
            </w:r>
            <w:proofErr w:type="spellEnd"/>
            <w:r w:rsidRPr="00456A39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15B9E786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color w:val="4472C4" w:themeColor="accent1"/>
                <w:sz w:val="24"/>
                <w:szCs w:val="24"/>
              </w:rPr>
            </w:pPr>
          </w:p>
          <w:p w14:paraId="17F3BFAC" w14:textId="77777777" w:rsidR="003E45A2" w:rsidRPr="00456A39" w:rsidRDefault="003E45A2" w:rsidP="00CB19E2">
            <w:pPr>
              <w:spacing w:line="360" w:lineRule="auto"/>
              <w:rPr>
                <w:rFonts w:ascii="Times New Roman" w:hAnsi="Times New Roman" w:cs="Times New Roman"/>
                <w:color w:val="4472C4" w:themeColor="accent1"/>
                <w:sz w:val="24"/>
                <w:szCs w:val="24"/>
              </w:rPr>
            </w:pPr>
          </w:p>
          <w:p w14:paraId="7D0CE19A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  <w:p w14:paraId="7237D305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30DFC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1.</w:t>
            </w:r>
            <w:r w:rsidRPr="00C30DF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>pembayaran</w:t>
            </w:r>
            <w:proofErr w:type="spellEnd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>PPh</w:t>
            </w:r>
            <w:proofErr w:type="spellEnd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 xml:space="preserve"> final </w:t>
            </w:r>
            <w:proofErr w:type="spellStart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>kapan</w:t>
            </w:r>
            <w:proofErr w:type="spellEnd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 xml:space="preserve"> paling </w:t>
            </w:r>
            <w:proofErr w:type="spellStart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>lambat</w:t>
            </w:r>
            <w:proofErr w:type="spellEnd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elakukan</w:t>
            </w:r>
            <w:proofErr w:type="spellEnd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>pembayaran</w:t>
            </w:r>
            <w:proofErr w:type="spellEnd"/>
            <w:r w:rsidRPr="00C30DFC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62A74D3E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74B290D" w14:textId="77777777" w:rsidR="003E45A2" w:rsidRPr="00AB3E67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12.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terlambat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pembayaran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maka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dikenakan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sanksi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sebesar</w:t>
            </w:r>
            <w:proofErr w:type="spellEnd"/>
            <w:r w:rsidRPr="00C3002B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</w:tc>
      </w:tr>
    </w:tbl>
    <w:p w14:paraId="30C7CAD7" w14:textId="77777777" w:rsidR="003E45A2" w:rsidRDefault="003E45A2" w:rsidP="003E45A2">
      <w:r>
        <w:lastRenderedPageBreak/>
        <w:br w:type="page"/>
      </w:r>
    </w:p>
    <w:tbl>
      <w:tblPr>
        <w:tblStyle w:val="TableGrid"/>
        <w:tblpPr w:leftFromText="180" w:rightFromText="180" w:vertAnchor="text" w:horzAnchor="page" w:tblpX="2101" w:tblpY="110"/>
        <w:tblW w:w="0" w:type="auto"/>
        <w:tblLook w:val="04A0" w:firstRow="1" w:lastRow="0" w:firstColumn="1" w:lastColumn="0" w:noHBand="0" w:noVBand="1"/>
      </w:tblPr>
      <w:tblGrid>
        <w:gridCol w:w="1457"/>
        <w:gridCol w:w="1226"/>
        <w:gridCol w:w="3383"/>
        <w:gridCol w:w="2950"/>
      </w:tblGrid>
      <w:tr w:rsidR="003E45A2" w14:paraId="33770B73" w14:textId="77777777" w:rsidTr="00CB19E2">
        <w:tc>
          <w:tcPr>
            <w:tcW w:w="1505" w:type="dxa"/>
          </w:tcPr>
          <w:p w14:paraId="7BBD560B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1265" w:type="dxa"/>
          </w:tcPr>
          <w:p w14:paraId="299AF030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3461" w:type="dxa"/>
          </w:tcPr>
          <w:p w14:paraId="37FD3595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lapor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SPT</w:t>
            </w:r>
          </w:p>
        </w:tc>
        <w:tc>
          <w:tcPr>
            <w:tcW w:w="2785" w:type="dxa"/>
          </w:tcPr>
          <w:p w14:paraId="07FD6E4C" w14:textId="77777777" w:rsidR="003E45A2" w:rsidRPr="00CA3925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  <w:r w:rsidRPr="00CA3925">
              <w:rPr>
                <w:rFonts w:ascii="Times New Roman" w:hAnsi="Times New Roman" w:cs="Times New Roman"/>
                <w:sz w:val="24"/>
                <w:szCs w:val="24"/>
              </w:rPr>
              <w:t xml:space="preserve">Jenis-jenis SPT yang </w:t>
            </w:r>
            <w:proofErr w:type="spellStart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>dilaporkan</w:t>
            </w:r>
            <w:proofErr w:type="spellEnd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>terdiri</w:t>
            </w:r>
            <w:proofErr w:type="spellEnd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>apa</w:t>
            </w:r>
            <w:proofErr w:type="spellEnd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>saja</w:t>
            </w:r>
            <w:proofErr w:type="spellEnd"/>
            <w:r w:rsidRPr="00CA3925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207D12EF" w14:textId="77777777" w:rsidR="003E45A2" w:rsidRDefault="003E45A2" w:rsidP="00CB19E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  <w:p w14:paraId="794C0C93" w14:textId="77777777" w:rsidR="003E45A2" w:rsidRPr="00784E6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84E6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4.</w:t>
            </w:r>
            <w:r w:rsidRPr="00784E6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>melaporkan</w:t>
            </w:r>
            <w:proofErr w:type="spellEnd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 xml:space="preserve"> SPT Masa final UMKM </w:t>
            </w:r>
            <w:proofErr w:type="spellStart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 xml:space="preserve"> paling </w:t>
            </w:r>
            <w:proofErr w:type="spellStart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>lambat</w:t>
            </w:r>
            <w:proofErr w:type="spellEnd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>kapan</w:t>
            </w:r>
            <w:proofErr w:type="spellEnd"/>
            <w:r w:rsidRPr="00784E62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758B549E" w14:textId="77777777" w:rsidR="003E45A2" w:rsidRDefault="003E45A2" w:rsidP="00CB19E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  <w:p w14:paraId="7D3A1CEB" w14:textId="77777777" w:rsidR="003E45A2" w:rsidRPr="00824C54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4C54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5.</w:t>
            </w:r>
            <w:r w:rsidRPr="00824C5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>Berapa</w:t>
            </w:r>
            <w:proofErr w:type="spellEnd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>besar</w:t>
            </w:r>
            <w:proofErr w:type="spellEnd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>sanksi</w:t>
            </w:r>
            <w:proofErr w:type="spellEnd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>keterlambatan</w:t>
            </w:r>
            <w:proofErr w:type="spellEnd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 xml:space="preserve"> SPT </w:t>
            </w:r>
            <w:proofErr w:type="gramStart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 xml:space="preserve">Masa  </w:t>
            </w:r>
            <w:proofErr w:type="spellStart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>PPh</w:t>
            </w:r>
            <w:proofErr w:type="spellEnd"/>
            <w:proofErr w:type="gramEnd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>pribadi</w:t>
            </w:r>
            <w:proofErr w:type="spellEnd"/>
            <w:r w:rsidRPr="00824C54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39745663" w14:textId="77777777" w:rsidR="003E45A2" w:rsidRDefault="003E45A2" w:rsidP="00CB19E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  <w:p w14:paraId="3F22E6E9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77A1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6.</w:t>
            </w:r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apa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saja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perlu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dipenuhi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bagi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orang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pribadi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pelaporan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 xml:space="preserve"> SPT </w:t>
            </w:r>
            <w:proofErr w:type="spellStart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Tahunan</w:t>
            </w:r>
            <w:proofErr w:type="spellEnd"/>
            <w:r w:rsidRPr="00877A1B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39015568" w14:textId="77777777" w:rsidR="003E45A2" w:rsidRDefault="003E45A2" w:rsidP="00CB19E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3364BAE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61390">
              <w:rPr>
                <w:rFonts w:ascii="Times New Roman" w:hAnsi="Times New Roman" w:cs="Times New Roman"/>
                <w:sz w:val="24"/>
                <w:szCs w:val="24"/>
              </w:rPr>
              <w:t xml:space="preserve">17. </w:t>
            </w:r>
            <w:proofErr w:type="spellStart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>pengisian</w:t>
            </w:r>
            <w:proofErr w:type="spellEnd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 xml:space="preserve"> SPT </w:t>
            </w:r>
            <w:proofErr w:type="spellStart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>Tahunan</w:t>
            </w:r>
            <w:proofErr w:type="spellEnd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 xml:space="preserve"> orang </w:t>
            </w:r>
            <w:proofErr w:type="spellStart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>pribadi</w:t>
            </w:r>
            <w:proofErr w:type="spellEnd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>usahawan</w:t>
            </w:r>
            <w:proofErr w:type="spellEnd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>formulir</w:t>
            </w:r>
            <w:proofErr w:type="spellEnd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>apa</w:t>
            </w:r>
            <w:proofErr w:type="spellEnd"/>
            <w:r w:rsidRPr="00B61390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5501FDF8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878EFEF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84580">
              <w:rPr>
                <w:rFonts w:ascii="Times New Roman" w:hAnsi="Times New Roman" w:cs="Times New Roman"/>
                <w:sz w:val="24"/>
                <w:szCs w:val="24"/>
              </w:rPr>
              <w:t xml:space="preserve">18. </w:t>
            </w:r>
            <w:proofErr w:type="spellStart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>Berapa</w:t>
            </w:r>
            <w:proofErr w:type="spellEnd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>besar</w:t>
            </w:r>
            <w:proofErr w:type="spellEnd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>sanksi</w:t>
            </w:r>
            <w:proofErr w:type="spellEnd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>keterlambatan</w:t>
            </w:r>
            <w:proofErr w:type="spellEnd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 xml:space="preserve"> SPT </w:t>
            </w:r>
            <w:proofErr w:type="spellStart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>Tahunan</w:t>
            </w:r>
            <w:proofErr w:type="spellEnd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>PPh</w:t>
            </w:r>
            <w:proofErr w:type="spellEnd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>pribadi</w:t>
            </w:r>
            <w:proofErr w:type="spellEnd"/>
            <w:r w:rsidRPr="00D84580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62997053" w14:textId="77777777" w:rsidR="003E45A2" w:rsidRPr="002D68A8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45A2" w14:paraId="2147C056" w14:textId="77777777" w:rsidTr="00CB19E2">
        <w:tc>
          <w:tcPr>
            <w:tcW w:w="1505" w:type="dxa"/>
          </w:tcPr>
          <w:p w14:paraId="78FF18CF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1265" w:type="dxa"/>
          </w:tcPr>
          <w:p w14:paraId="6D67BBD3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3461" w:type="dxa"/>
          </w:tcPr>
          <w:p w14:paraId="3F9D8CF5" w14:textId="77777777" w:rsidR="003E45A2" w:rsidRDefault="003E45A2" w:rsidP="00CB19E2">
            <w:pPr>
              <w:pStyle w:val="ListParagraph"/>
              <w:tabs>
                <w:tab w:val="left" w:pos="993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ncatat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ndapatan</w:t>
            </w:r>
            <w:proofErr w:type="spellEnd"/>
          </w:p>
        </w:tc>
        <w:tc>
          <w:tcPr>
            <w:tcW w:w="2785" w:type="dxa"/>
          </w:tcPr>
          <w:p w14:paraId="1A355DDC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D68A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9.</w:t>
            </w:r>
            <w:r w:rsidRPr="002D68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 xml:space="preserve"> UMKM </w:t>
            </w:r>
            <w:proofErr w:type="spellStart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>pencatatan</w:t>
            </w:r>
            <w:proofErr w:type="spellEnd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 xml:space="preserve"> yang minimal </w:t>
            </w:r>
            <w:proofErr w:type="spellStart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>menggambarkan</w:t>
            </w:r>
            <w:proofErr w:type="spellEnd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2D68A8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0C5E8602" w14:textId="77777777" w:rsidR="003E45A2" w:rsidRPr="00C8791B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9DF">
              <w:rPr>
                <w:rFonts w:ascii="Times New Roman" w:hAnsi="Times New Roman" w:cs="Times New Roman"/>
                <w:sz w:val="24"/>
                <w:szCs w:val="24"/>
              </w:rPr>
              <w:t xml:space="preserve">20. </w:t>
            </w:r>
            <w:proofErr w:type="spellStart"/>
            <w:r w:rsidRPr="00E549DF">
              <w:rPr>
                <w:rFonts w:ascii="Times New Roman" w:hAnsi="Times New Roman" w:cs="Times New Roman"/>
                <w:sz w:val="24"/>
                <w:szCs w:val="24"/>
              </w:rPr>
              <w:t>Pencatatan</w:t>
            </w:r>
            <w:proofErr w:type="spellEnd"/>
            <w:r w:rsidRPr="00E549D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549DF"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 w:rsidRPr="00E549D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549DF"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 w:rsidRPr="00E549D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549DF">
              <w:rPr>
                <w:rFonts w:ascii="Times New Roman" w:hAnsi="Times New Roman" w:cs="Times New Roman"/>
                <w:sz w:val="24"/>
                <w:szCs w:val="24"/>
              </w:rPr>
              <w:t>memenuhi</w:t>
            </w:r>
            <w:proofErr w:type="spellEnd"/>
            <w:r w:rsidRPr="00E549D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549DF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yarat</w:t>
            </w:r>
            <w:proofErr w:type="spellEnd"/>
            <w:r w:rsidRPr="00E549D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549DF">
              <w:rPr>
                <w:rFonts w:ascii="Times New Roman" w:hAnsi="Times New Roman" w:cs="Times New Roman"/>
                <w:sz w:val="24"/>
                <w:szCs w:val="24"/>
              </w:rPr>
              <w:t>diantara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</w:tc>
      </w:tr>
    </w:tbl>
    <w:p w14:paraId="58AA7344" w14:textId="77777777" w:rsidR="003E45A2" w:rsidRDefault="003E45A2" w:rsidP="003E45A2">
      <w:pPr>
        <w:tabs>
          <w:tab w:val="left" w:pos="993"/>
          <w:tab w:val="left" w:pos="1418"/>
        </w:tabs>
        <w:ind w:left="0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</w:p>
    <w:p w14:paraId="1E14D13F" w14:textId="77777777" w:rsidR="003E45A2" w:rsidRPr="00C8791B" w:rsidRDefault="003E45A2" w:rsidP="003E45A2">
      <w:pPr>
        <w:pStyle w:val="ListParagraph"/>
        <w:numPr>
          <w:ilvl w:val="0"/>
          <w:numId w:val="7"/>
        </w:numPr>
        <w:tabs>
          <w:tab w:val="left" w:pos="993"/>
          <w:tab w:val="left" w:pos="1418"/>
        </w:tabs>
        <w:spacing w:after="160"/>
        <w:ind w:left="1134" w:hanging="283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proofErr w:type="spellStart"/>
      <w:r w:rsidRPr="002C7A93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Sikap</w:t>
      </w:r>
      <w:proofErr w:type="spellEnd"/>
      <w:r w:rsidRPr="002C7A93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proofErr w:type="spellStart"/>
      <w:r w:rsidRPr="002C7A93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Religiusitas</w:t>
      </w:r>
      <w:proofErr w:type="spellEnd"/>
    </w:p>
    <w:p w14:paraId="1FAC13B0" w14:textId="77777777" w:rsidR="003E45A2" w:rsidRPr="00A760DD" w:rsidRDefault="003E45A2" w:rsidP="003E45A2">
      <w:pPr>
        <w:pStyle w:val="ListParagraph"/>
        <w:tabs>
          <w:tab w:val="left" w:pos="1418"/>
        </w:tabs>
        <w:ind w:left="113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32CB8">
        <w:rPr>
          <w:rFonts w:ascii="Times New Roman" w:eastAsia="Times New Roman" w:hAnsi="Times New Roman" w:cs="Times New Roman"/>
          <w:sz w:val="24"/>
          <w:szCs w:val="24"/>
          <w:lang w:eastAsia="en-ID"/>
        </w:rPr>
        <w:t>Capanna</w:t>
      </w:r>
      <w:proofErr w:type="spellEnd"/>
      <w:r w:rsidRPr="00032CB8">
        <w:rPr>
          <w:rFonts w:ascii="Times New Roman" w:eastAsia="Times New Roman" w:hAnsi="Times New Roman" w:cs="Times New Roman"/>
          <w:sz w:val="24"/>
          <w:szCs w:val="24"/>
          <w:lang w:eastAsia="en-ID"/>
        </w:rPr>
        <w:t>, et al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author" : [ { "dropping-particle" : "", "family" : "Ermawati", "given" : "Nanik", "non-dropping-particle" : "", "parse-names" : false, "suffix" : "" } ], "id" : "ITEM-1", "issue" : "2017", "issued" : { "date-parts" : [ [ "2018" ] ] }, "page" : "106-122", "title" : "PENGARUH RELIGIUSITAS, KESADARAN WAJIB PAJAK DAN PENGETAHUAN PERPAJAKAN TERHADAP KEPATUHAN WAJIB PAJAK Nanik Ermawati Jurusan Akuntansi Universitas Muria Kudus", "type" : "article-journal" }, "uris" : [ "http://www.mendeley.com/documents/?uuid=11f1f192-899b-48e4-9c0d-6cfbb9da0b0c" ] } ], "mendeley" : { "formattedCitation" : "(Ermawati, 2018)", "plainTextFormattedCitation" : "(Ermawati, 2018)", "previouslyFormattedCitation" : "(Ermawati, 2018)" }, "properties" : {  }, "schema" : "https://github.com/citation-style-language/schema/raw/master/csl-citation.json" }</w:instrTex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C55399">
        <w:rPr>
          <w:rFonts w:ascii="Times New Roman" w:eastAsia="Times New Roman" w:hAnsi="Times New Roman" w:cs="Times New Roman"/>
          <w:noProof/>
          <w:sz w:val="24"/>
          <w:szCs w:val="24"/>
          <w:lang w:eastAsia="en-ID"/>
        </w:rPr>
        <w:t>(Ermawati, 2018)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</w:t>
      </w:r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>indakan</w:t>
      </w:r>
      <w:proofErr w:type="spellEnd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>manusia</w:t>
      </w:r>
      <w:proofErr w:type="spellEnd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>mempercayai</w:t>
      </w:r>
      <w:proofErr w:type="spellEnd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>agama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>masing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-</w:t>
      </w:r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>masing</w:t>
      </w:r>
      <w:proofErr w:type="spellEnd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F61DE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tata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32CB8">
        <w:rPr>
          <w:rFonts w:ascii="Times New Roman" w:eastAsia="Times New Roman" w:hAnsi="Times New Roman" w:cs="Times New Roman"/>
          <w:sz w:val="24"/>
          <w:szCs w:val="24"/>
          <w:lang w:eastAsia="en-ID"/>
        </w:rPr>
        <w:t>cara</w:t>
      </w:r>
      <w:proofErr w:type="spellEnd"/>
      <w:r w:rsidRPr="00032CB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32CB8">
        <w:rPr>
          <w:rFonts w:ascii="Times New Roman" w:eastAsia="Times New Roman" w:hAnsi="Times New Roman" w:cs="Times New Roman"/>
          <w:sz w:val="24"/>
          <w:szCs w:val="24"/>
          <w:lang w:eastAsia="en-ID"/>
        </w:rPr>
        <w:t>sesuai</w:t>
      </w:r>
      <w:proofErr w:type="spellEnd"/>
      <w:r w:rsidRPr="00032CB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32CB8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032CB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32CB8">
        <w:rPr>
          <w:rFonts w:ascii="Times New Roman" w:eastAsia="Times New Roman" w:hAnsi="Times New Roman" w:cs="Times New Roman"/>
          <w:sz w:val="24"/>
          <w:szCs w:val="24"/>
          <w:lang w:eastAsia="en-ID"/>
        </w:rPr>
        <w:t>kepercayaan</w:t>
      </w:r>
      <w:proofErr w:type="spellEnd"/>
      <w:r w:rsidRPr="00032CB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anutnya</w:t>
      </w:r>
      <w:proofErr w:type="spellEnd"/>
      <w:r w:rsidRPr="00032CB8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rang </w:t>
      </w:r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yang </w:t>
      </w:r>
      <w:proofErr w:type="spellStart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>lebih</w:t>
      </w:r>
      <w:proofErr w:type="spellEnd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>dekat</w:t>
      </w:r>
      <w:proofErr w:type="spellEnd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agama, </w:t>
      </w:r>
      <w:proofErr w:type="spellStart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>akan</w:t>
      </w:r>
      <w:proofErr w:type="spellEnd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>berusaha</w:t>
      </w:r>
      <w:proofErr w:type="spellEnd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65254">
        <w:rPr>
          <w:rFonts w:ascii="Times New Roman" w:eastAsia="Times New Roman" w:hAnsi="Times New Roman" w:cs="Times New Roman"/>
          <w:sz w:val="24"/>
          <w:szCs w:val="24"/>
          <w:lang w:eastAsia="en-ID"/>
        </w:rPr>
        <w:t>menjalanka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>perintah</w:t>
      </w:r>
      <w:proofErr w:type="spellEnd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>agama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>menganggap</w:t>
      </w:r>
      <w:proofErr w:type="spellEnd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>melanggar</w:t>
      </w:r>
      <w:proofErr w:type="spellEnd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>peraturan</w:t>
      </w:r>
      <w:proofErr w:type="spellEnd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agama </w:t>
      </w:r>
      <w:proofErr w:type="spellStart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681CE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o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asum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rt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ta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mematuhi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peraturan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perpajakan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sum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tersebut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akan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berusah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patuh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peraturan</w:t>
      </w:r>
      <w:proofErr w:type="spellEnd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819C6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>diuraikan</w:t>
      </w:r>
      <w:proofErr w:type="spellEnd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 w:rsidRPr="00A760DD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277C0A73" w14:textId="77777777" w:rsidR="003E45A2" w:rsidRPr="00877DA4" w:rsidRDefault="003E45A2" w:rsidP="003E45A2">
      <w:pPr>
        <w:pStyle w:val="ListParagraph"/>
        <w:tabs>
          <w:tab w:val="left" w:pos="709"/>
          <w:tab w:val="left" w:pos="1418"/>
        </w:tabs>
        <w:ind w:left="709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proofErr w:type="spellStart"/>
      <w:r w:rsidRPr="005B3F6A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Tabel</w:t>
      </w:r>
      <w:proofErr w:type="spellEnd"/>
      <w:r w:rsidRPr="005B3F6A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3.3</w:t>
      </w:r>
      <w:r w:rsidRPr="005B3F6A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br/>
      </w:r>
      <w:proofErr w:type="spellStart"/>
      <w:r w:rsidRPr="005B3F6A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Sikap</w:t>
      </w:r>
      <w:proofErr w:type="spellEnd"/>
      <w:r w:rsidRPr="005B3F6A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proofErr w:type="spellStart"/>
      <w:r w:rsidRPr="005B3F6A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Religiusitas</w:t>
      </w:r>
      <w:proofErr w:type="spellEnd"/>
    </w:p>
    <w:tbl>
      <w:tblPr>
        <w:tblStyle w:val="TableGrid"/>
        <w:tblW w:w="8312" w:type="dxa"/>
        <w:tblInd w:w="704" w:type="dxa"/>
        <w:tblLook w:val="04A0" w:firstRow="1" w:lastRow="0" w:firstColumn="1" w:lastColumn="0" w:noHBand="0" w:noVBand="1"/>
      </w:tblPr>
      <w:tblGrid>
        <w:gridCol w:w="1508"/>
        <w:gridCol w:w="2430"/>
        <w:gridCol w:w="1637"/>
        <w:gridCol w:w="2737"/>
      </w:tblGrid>
      <w:tr w:rsidR="003E45A2" w14:paraId="1A964EDC" w14:textId="77777777" w:rsidTr="00CB19E2">
        <w:tc>
          <w:tcPr>
            <w:tcW w:w="1816" w:type="dxa"/>
          </w:tcPr>
          <w:p w14:paraId="5CA9AA81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Variabel</w:t>
            </w:r>
            <w:proofErr w:type="spellEnd"/>
          </w:p>
        </w:tc>
        <w:tc>
          <w:tcPr>
            <w:tcW w:w="2153" w:type="dxa"/>
          </w:tcPr>
          <w:p w14:paraId="73FEF0B3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imensi</w:t>
            </w:r>
            <w:proofErr w:type="spellEnd"/>
          </w:p>
        </w:tc>
        <w:tc>
          <w:tcPr>
            <w:tcW w:w="2284" w:type="dxa"/>
          </w:tcPr>
          <w:p w14:paraId="1664FB11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Indikator</w:t>
            </w:r>
            <w:proofErr w:type="spellEnd"/>
          </w:p>
        </w:tc>
        <w:tc>
          <w:tcPr>
            <w:tcW w:w="2059" w:type="dxa"/>
          </w:tcPr>
          <w:p w14:paraId="3B006E5A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rnyataan</w:t>
            </w:r>
            <w:proofErr w:type="spellEnd"/>
          </w:p>
        </w:tc>
      </w:tr>
      <w:tr w:rsidR="003E45A2" w14:paraId="1DEEB2FE" w14:textId="77777777" w:rsidTr="00CB19E2">
        <w:trPr>
          <w:trHeight w:val="737"/>
        </w:trPr>
        <w:tc>
          <w:tcPr>
            <w:tcW w:w="1816" w:type="dxa"/>
          </w:tcPr>
          <w:p w14:paraId="135C116F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ika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Religiusitas</w:t>
            </w:r>
            <w:proofErr w:type="spellEnd"/>
          </w:p>
          <w:p w14:paraId="4E159C0D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(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umb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: Glock dan Stark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ala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amungka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, 2014)</w:t>
            </w:r>
          </w:p>
        </w:tc>
        <w:tc>
          <w:tcPr>
            <w:tcW w:w="2153" w:type="dxa"/>
          </w:tcPr>
          <w:p w14:paraId="2E107890" w14:textId="77777777" w:rsidR="003E45A2" w:rsidRPr="002772D5" w:rsidRDefault="003E45A2" w:rsidP="00CB19E2">
            <w:pPr>
              <w:tabs>
                <w:tab w:val="left" w:pos="709"/>
                <w:tab w:val="left" w:pos="851"/>
                <w:tab w:val="left" w:pos="1134"/>
              </w:tabs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2772D5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Religious Practice </w:t>
            </w:r>
          </w:p>
          <w:p w14:paraId="48EDFDFC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84" w:type="dxa"/>
          </w:tcPr>
          <w:p w14:paraId="6D3585EF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ritual agama</w:t>
            </w:r>
          </w:p>
        </w:tc>
        <w:tc>
          <w:tcPr>
            <w:tcW w:w="2059" w:type="dxa"/>
          </w:tcPr>
          <w:p w14:paraId="3960166A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M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engikuti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luru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ibada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gama</w:t>
            </w:r>
          </w:p>
          <w:p w14:paraId="3648AC43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D055252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laksana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luru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ritual ag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e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oro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r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i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bentuk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disiplin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t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berpuas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, zakat,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ll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7033CE4E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E7E8139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.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nuruti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ga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ukum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perinta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lar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gama</w:t>
            </w:r>
          </w:p>
          <w:p w14:paraId="263016FD" w14:textId="77777777" w:rsidR="003E45A2" w:rsidRPr="00D83276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45A2" w14:paraId="6CCBB032" w14:textId="77777777" w:rsidTr="00CB19E2">
        <w:trPr>
          <w:trHeight w:val="452"/>
        </w:trPr>
        <w:tc>
          <w:tcPr>
            <w:tcW w:w="1816" w:type="dxa"/>
          </w:tcPr>
          <w:p w14:paraId="69556DE6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153" w:type="dxa"/>
          </w:tcPr>
          <w:p w14:paraId="0D65F02B" w14:textId="77777777" w:rsidR="003E45A2" w:rsidRPr="00BE6D03" w:rsidRDefault="003E45A2" w:rsidP="00CB19E2">
            <w:pPr>
              <w:tabs>
                <w:tab w:val="left" w:pos="709"/>
                <w:tab w:val="left" w:pos="851"/>
                <w:tab w:val="left" w:pos="1701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E6D03">
              <w:rPr>
                <w:rFonts w:ascii="Times New Roman" w:hAnsi="Times New Roman" w:cs="Times New Roman"/>
                <w:i/>
                <w:sz w:val="24"/>
                <w:szCs w:val="24"/>
              </w:rPr>
              <w:t>Religious Belief</w:t>
            </w:r>
          </w:p>
          <w:p w14:paraId="1ABB4C68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84" w:type="dxa"/>
          </w:tcPr>
          <w:p w14:paraId="1E6F00C2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ikap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percay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jar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agama</w:t>
            </w:r>
          </w:p>
        </w:tc>
        <w:tc>
          <w:tcPr>
            <w:tcW w:w="2059" w:type="dxa"/>
          </w:tcPr>
          <w:p w14:paraId="237CD730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uh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pencipt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lam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mesta</w:t>
            </w:r>
            <w:proofErr w:type="spellEnd"/>
          </w:p>
          <w:p w14:paraId="07581592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940404E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mu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ertulis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kitab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agama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danya</w:t>
            </w:r>
            <w:proofErr w:type="spellEnd"/>
          </w:p>
          <w:p w14:paraId="10EFC801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9D895C5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Dengan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meluk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agama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rasa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entram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man</w:t>
            </w:r>
            <w:proofErr w:type="spellEnd"/>
          </w:p>
          <w:p w14:paraId="64F68460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0414099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25812BC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7D39861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B89922A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B90F55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7.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luru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agama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nekan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im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olak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ukur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dekat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it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uhan</w:t>
            </w:r>
            <w:proofErr w:type="spellEnd"/>
          </w:p>
          <w:p w14:paraId="618DDA96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A079ADD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8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egal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erjadi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hendak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uhan</w:t>
            </w:r>
            <w:proofErr w:type="spellEnd"/>
          </w:p>
          <w:p w14:paraId="30CCD91E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DB21CA7" w14:textId="77777777" w:rsidR="003E45A2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ngawasi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luru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inda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umatnya</w:t>
            </w:r>
            <w:proofErr w:type="spellEnd"/>
          </w:p>
          <w:p w14:paraId="75021AD1" w14:textId="77777777" w:rsidR="003E45A2" w:rsidRPr="00961B2A" w:rsidRDefault="003E45A2" w:rsidP="00CB19E2">
            <w:pPr>
              <w:tabs>
                <w:tab w:val="left" w:pos="709"/>
                <w:tab w:val="left" w:pos="1418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45A2" w14:paraId="72D84629" w14:textId="77777777" w:rsidTr="00CB19E2">
        <w:tc>
          <w:tcPr>
            <w:tcW w:w="1816" w:type="dxa"/>
          </w:tcPr>
          <w:p w14:paraId="5D335A22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153" w:type="dxa"/>
          </w:tcPr>
          <w:p w14:paraId="1615C0D1" w14:textId="77777777" w:rsidR="003E45A2" w:rsidRPr="00BE6D03" w:rsidRDefault="003E45A2" w:rsidP="00CB19E2">
            <w:pPr>
              <w:tabs>
                <w:tab w:val="left" w:pos="709"/>
                <w:tab w:val="left" w:pos="851"/>
              </w:tabs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E6D03">
              <w:rPr>
                <w:rFonts w:ascii="Times New Roman" w:hAnsi="Times New Roman" w:cs="Times New Roman"/>
                <w:i/>
                <w:sz w:val="24"/>
                <w:szCs w:val="24"/>
              </w:rPr>
              <w:t>Religious Knowledge</w:t>
            </w:r>
          </w:p>
          <w:p w14:paraId="5B92CC12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84" w:type="dxa"/>
          </w:tcPr>
          <w:p w14:paraId="29ABA695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jar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agama</w:t>
            </w:r>
          </w:p>
        </w:tc>
        <w:tc>
          <w:tcPr>
            <w:tcW w:w="2059" w:type="dxa"/>
          </w:tcPr>
          <w:p w14:paraId="39226604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  <w:r w:rsidRPr="00E4212E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>membaca</w:t>
            </w:r>
            <w:proofErr w:type="spellEnd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 xml:space="preserve"> kitab </w:t>
            </w:r>
            <w:proofErr w:type="spellStart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>suci</w:t>
            </w:r>
            <w:proofErr w:type="spellEnd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>memperluas</w:t>
            </w:r>
            <w:proofErr w:type="spellEnd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E4212E">
              <w:rPr>
                <w:rFonts w:ascii="Times New Roman" w:hAnsi="Times New Roman" w:cs="Times New Roman"/>
                <w:sz w:val="24"/>
                <w:szCs w:val="24"/>
              </w:rPr>
              <w:t xml:space="preserve"> agama</w:t>
            </w:r>
          </w:p>
          <w:p w14:paraId="77B070A8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6DEC8A1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11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itab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c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erl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gama jug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deng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eram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u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gama</w:t>
            </w:r>
          </w:p>
          <w:p w14:paraId="6BC39C08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A45CD0D" w14:textId="77777777" w:rsidR="003E45A2" w:rsidRPr="00D83276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45A2" w14:paraId="05080C21" w14:textId="77777777" w:rsidTr="00CB19E2">
        <w:tc>
          <w:tcPr>
            <w:tcW w:w="1816" w:type="dxa"/>
          </w:tcPr>
          <w:p w14:paraId="6E0875F2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153" w:type="dxa"/>
          </w:tcPr>
          <w:p w14:paraId="55A1CA36" w14:textId="77777777" w:rsidR="003E45A2" w:rsidRPr="00734162" w:rsidRDefault="003E45A2" w:rsidP="00CB19E2">
            <w:pPr>
              <w:tabs>
                <w:tab w:val="left" w:pos="709"/>
                <w:tab w:val="left" w:pos="851"/>
                <w:tab w:val="left" w:pos="993"/>
              </w:tabs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734162">
              <w:rPr>
                <w:rFonts w:ascii="Times New Roman" w:hAnsi="Times New Roman" w:cs="Times New Roman"/>
                <w:i/>
                <w:sz w:val="24"/>
                <w:szCs w:val="24"/>
              </w:rPr>
              <w:t>Religious feeling</w:t>
            </w:r>
          </w:p>
          <w:p w14:paraId="3AD758DA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84" w:type="dxa"/>
          </w:tcPr>
          <w:p w14:paraId="727877DD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Peristiw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agama yang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ialami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seorang</w:t>
            </w:r>
            <w:proofErr w:type="spellEnd"/>
          </w:p>
        </w:tc>
        <w:tc>
          <w:tcPr>
            <w:tcW w:w="2059" w:type="dxa"/>
          </w:tcPr>
          <w:p w14:paraId="129B3CDE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2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k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ekat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uh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onto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man</w:t>
            </w:r>
            <w:proofErr w:type="spellEnd"/>
          </w:p>
          <w:p w14:paraId="687AD38F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B12F6A8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akut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berbuat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os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conto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iman</w:t>
            </w:r>
            <w:proofErr w:type="spellEnd"/>
          </w:p>
          <w:p w14:paraId="318D5F7A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79499FF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matuhi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luru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hendak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uh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I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ngabul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o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ita</w:t>
            </w:r>
            <w:proofErr w:type="spellEnd"/>
          </w:p>
          <w:p w14:paraId="3AE49AD6" w14:textId="77777777" w:rsidR="003E45A2" w:rsidRDefault="003E45A2" w:rsidP="00CB19E2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F14DD5B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5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erasa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nugera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uh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hidup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hari-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en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ti</w:t>
            </w:r>
            <w:proofErr w:type="spellEnd"/>
          </w:p>
          <w:p w14:paraId="0E7CCF31" w14:textId="77777777" w:rsidR="003E45A2" w:rsidRDefault="003E45A2" w:rsidP="00CB19E2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5254A43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Peristiw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nyenang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uh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mbentuk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arakter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ita</w:t>
            </w:r>
            <w:proofErr w:type="spellEnd"/>
          </w:p>
          <w:p w14:paraId="629EE6C5" w14:textId="77777777" w:rsidR="003E45A2" w:rsidRPr="00D83276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45A2" w14:paraId="3DD1C534" w14:textId="77777777" w:rsidTr="00CB19E2">
        <w:tc>
          <w:tcPr>
            <w:tcW w:w="1816" w:type="dxa"/>
          </w:tcPr>
          <w:p w14:paraId="20C60B6F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153" w:type="dxa"/>
          </w:tcPr>
          <w:p w14:paraId="68B152B3" w14:textId="77777777" w:rsidR="003E45A2" w:rsidRPr="001C2525" w:rsidRDefault="003E45A2" w:rsidP="00CB19E2">
            <w:pPr>
              <w:tabs>
                <w:tab w:val="left" w:pos="709"/>
                <w:tab w:val="left" w:pos="851"/>
                <w:tab w:val="left" w:pos="1701"/>
              </w:tabs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C2525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Religious Effect </w:t>
            </w:r>
          </w:p>
          <w:p w14:paraId="75BE91C3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2284" w:type="dxa"/>
          </w:tcPr>
          <w:p w14:paraId="2AEAE5E5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Perilaku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eseorang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berdasar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jar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agama</w:t>
            </w:r>
          </w:p>
        </w:tc>
        <w:tc>
          <w:tcPr>
            <w:tcW w:w="2059" w:type="dxa"/>
          </w:tcPr>
          <w:p w14:paraId="10824601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Bersikap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hormat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orang yang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ua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keharus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gama</w:t>
            </w:r>
          </w:p>
          <w:p w14:paraId="70C45699" w14:textId="77777777" w:rsidR="003E45A2" w:rsidRDefault="003E45A2" w:rsidP="00CB19E2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73B1B4D" w14:textId="77777777" w:rsidR="003E45A2" w:rsidRDefault="003E45A2" w:rsidP="00CB19E2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1932C37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8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mb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ra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sa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etelah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tindak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dilarang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>ajaran</w:t>
            </w:r>
            <w:proofErr w:type="spellEnd"/>
            <w:r w:rsidRPr="00D83276">
              <w:rPr>
                <w:rFonts w:ascii="Times New Roman" w:hAnsi="Times New Roman" w:cs="Times New Roman"/>
                <w:sz w:val="24"/>
                <w:szCs w:val="24"/>
              </w:rPr>
              <w:t xml:space="preserve"> agama</w:t>
            </w:r>
          </w:p>
          <w:p w14:paraId="3614329E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FE69BF5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9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ah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mbul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k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t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yara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ay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</w:p>
          <w:p w14:paraId="0CF9E790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3545D1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ah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ind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r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uk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egar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gela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</w:p>
          <w:p w14:paraId="18C46035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0AB9FB4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1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sa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uk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g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</w:p>
          <w:p w14:paraId="131A9D0D" w14:textId="77777777" w:rsidR="003E45A2" w:rsidRDefault="003E45A2" w:rsidP="00CB19E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F07BB55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2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r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egara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tanggungjaw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atut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alan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yarakat</w:t>
            </w:r>
            <w:proofErr w:type="spellEnd"/>
          </w:p>
          <w:p w14:paraId="66AAB43F" w14:textId="77777777" w:rsidR="003E45A2" w:rsidRPr="00D83276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3874072" w14:textId="77777777" w:rsidR="003E45A2" w:rsidRPr="00001D91" w:rsidRDefault="003E45A2" w:rsidP="003E45A2">
      <w:pPr>
        <w:ind w:left="0"/>
        <w:rPr>
          <w:lang w:val="en-ID"/>
        </w:rPr>
      </w:pPr>
    </w:p>
    <w:p w14:paraId="66C0261C" w14:textId="77777777" w:rsidR="003E45A2" w:rsidRDefault="003E45A2" w:rsidP="003E45A2">
      <w:pPr>
        <w:pStyle w:val="Heading3"/>
        <w:numPr>
          <w:ilvl w:val="0"/>
          <w:numId w:val="4"/>
        </w:numPr>
        <w:ind w:left="426" w:firstLine="0"/>
        <w:rPr>
          <w:rFonts w:cs="Times New Roman"/>
          <w:szCs w:val="24"/>
          <w:lang w:val="en-ID"/>
        </w:rPr>
      </w:pPr>
      <w:bookmarkStart w:id="8" w:name="_Toc534755082"/>
      <w:proofErr w:type="spellStart"/>
      <w:r w:rsidRPr="00AF280E">
        <w:rPr>
          <w:rFonts w:cs="Times New Roman"/>
          <w:szCs w:val="24"/>
          <w:lang w:val="en-ID"/>
        </w:rPr>
        <w:t>Variabel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Moderasi</w:t>
      </w:r>
      <w:proofErr w:type="spellEnd"/>
      <w:r>
        <w:rPr>
          <w:rFonts w:cs="Times New Roman"/>
          <w:szCs w:val="24"/>
          <w:lang w:val="en-ID"/>
        </w:rPr>
        <w:t xml:space="preserve"> (Tingkat </w:t>
      </w:r>
      <w:proofErr w:type="spellStart"/>
      <w:r>
        <w:rPr>
          <w:rFonts w:cs="Times New Roman"/>
          <w:szCs w:val="24"/>
          <w:lang w:val="en-ID"/>
        </w:rPr>
        <w:t>Kesadar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Wajib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Pajak</w:t>
      </w:r>
      <w:proofErr w:type="spellEnd"/>
      <w:r>
        <w:rPr>
          <w:rFonts w:cs="Times New Roman"/>
          <w:szCs w:val="24"/>
          <w:lang w:val="en-ID"/>
        </w:rPr>
        <w:t>)</w:t>
      </w:r>
      <w:bookmarkEnd w:id="8"/>
    </w:p>
    <w:p w14:paraId="7482F20F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il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tergant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ub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i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b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ub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ub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elum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b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i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Sekaran dan Bougie, 2017: 80). </w:t>
      </w:r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Pada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berper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>sebagai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moderasi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author" : [ { "dropping-particle" : "", "family" : "Susilawati", "given" : "Ketut Evi", "non-dropping-particle" : "", "parse-names" : false, "suffix" : "" }, { "dropping-particle" : "", "family" : "Budiartha", "given" : "Ketut", "non-dropping-particle" : "", "parse-names" : false, "suffix" : "" } ], "id" : "ITEM-1", "issued" : { "date-parts" : [ [ "2013" ] ] }, "page" : "345-357", "title" : "Pengaruh kesadaran wajib pajak, pengetahuan pajak, sanksi perpajakan dan akuntabilitas pelayanan publik pada kepatuhan wajib pajak kendaraan bermotor", "type" : "article-journal", "volume" : "2" }, "uris" : [ "http://www.mendeley.com/documents/?uuid=86005b66-dd30-4f61-8dbb-38def7c7f4d5" ] } ], "mendeley" : { "formattedCitation" : "(Susilawati &amp; Budiartha, 2013)", "plainTextFormattedCitation" : "(Susilawati &amp; Budiartha, 2013)", "previouslyFormattedCitation" : "(Susilawati &amp; Budiartha, 2013)" }, "properties" : {  }, "schema" : "https://github.com/citation-style-language/schema/raw/master/csl-citation.json" }</w:instrTex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9E4FF8">
        <w:rPr>
          <w:rFonts w:ascii="Times New Roman" w:eastAsia="Times New Roman" w:hAnsi="Times New Roman" w:cs="Times New Roman"/>
          <w:noProof/>
          <w:sz w:val="24"/>
          <w:szCs w:val="24"/>
          <w:lang w:eastAsia="en-ID"/>
        </w:rPr>
        <w:t>(Susilawati &amp; Budiartha, 2013)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kondisi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mengetahui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memahami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melaksanak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ketentu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pajaknya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benar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sukarela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Selai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itu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sadar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proofErr w:type="gram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itikad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baik</w:t>
      </w:r>
      <w:proofErr w:type="spellEnd"/>
      <w:proofErr w:type="gram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yang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terdapat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diri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seseorang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memenuhi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kewajib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perpajakannya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tulus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tanpa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adanya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imbal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Oleh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karena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itu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diuraikan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 w:rsidRPr="00812BAE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5E8D2D3F" w14:textId="77777777" w:rsidR="003E45A2" w:rsidRPr="007F05D5" w:rsidRDefault="003E45A2" w:rsidP="003E45A2">
      <w:pPr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br w:type="page"/>
      </w:r>
    </w:p>
    <w:p w14:paraId="690DB734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lastRenderedPageBreak/>
        <w:t>Tabel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3.4</w:t>
      </w:r>
    </w:p>
    <w:p w14:paraId="4E3A469E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Tingkat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Pajak</w:t>
      </w:r>
      <w:proofErr w:type="spellEnd"/>
    </w:p>
    <w:tbl>
      <w:tblPr>
        <w:tblStyle w:val="TableGrid"/>
        <w:tblpPr w:leftFromText="180" w:rightFromText="180" w:vertAnchor="text" w:horzAnchor="page" w:tblpX="2266" w:tblpY="125"/>
        <w:tblW w:w="0" w:type="auto"/>
        <w:tblLook w:val="04A0" w:firstRow="1" w:lastRow="0" w:firstColumn="1" w:lastColumn="0" w:noHBand="0" w:noVBand="1"/>
      </w:tblPr>
      <w:tblGrid>
        <w:gridCol w:w="2263"/>
        <w:gridCol w:w="2127"/>
        <w:gridCol w:w="2268"/>
        <w:gridCol w:w="2358"/>
      </w:tblGrid>
      <w:tr w:rsidR="003E45A2" w14:paraId="4BE44D91" w14:textId="77777777" w:rsidTr="00CB19E2">
        <w:tc>
          <w:tcPr>
            <w:tcW w:w="2263" w:type="dxa"/>
          </w:tcPr>
          <w:p w14:paraId="2CB3F77D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Variabel</w:t>
            </w:r>
            <w:proofErr w:type="spellEnd"/>
          </w:p>
        </w:tc>
        <w:tc>
          <w:tcPr>
            <w:tcW w:w="2127" w:type="dxa"/>
          </w:tcPr>
          <w:p w14:paraId="0F2A32F5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imensi</w:t>
            </w:r>
            <w:proofErr w:type="spellEnd"/>
          </w:p>
        </w:tc>
        <w:tc>
          <w:tcPr>
            <w:tcW w:w="2268" w:type="dxa"/>
          </w:tcPr>
          <w:p w14:paraId="60F18B7D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Indikator</w:t>
            </w:r>
            <w:proofErr w:type="spellEnd"/>
          </w:p>
        </w:tc>
        <w:tc>
          <w:tcPr>
            <w:tcW w:w="2358" w:type="dxa"/>
          </w:tcPr>
          <w:p w14:paraId="2D8113E0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rnyataan</w:t>
            </w:r>
            <w:proofErr w:type="spellEnd"/>
          </w:p>
        </w:tc>
      </w:tr>
      <w:tr w:rsidR="003E45A2" w14:paraId="50A8DCC2" w14:textId="77777777" w:rsidTr="00CB19E2">
        <w:tc>
          <w:tcPr>
            <w:tcW w:w="2263" w:type="dxa"/>
          </w:tcPr>
          <w:p w14:paraId="1080A1AC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Kesadar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wajib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ajak</w:t>
            </w:r>
            <w:proofErr w:type="spellEnd"/>
          </w:p>
          <w:p w14:paraId="31C70FD6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(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umb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: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Rahay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, 2017: 191)</w:t>
            </w:r>
          </w:p>
        </w:tc>
        <w:tc>
          <w:tcPr>
            <w:tcW w:w="2127" w:type="dxa"/>
          </w:tcPr>
          <w:p w14:paraId="3CB7621A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spacing w:line="36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Wajib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aj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ng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memahami</w:t>
            </w:r>
            <w:proofErr w:type="spellEnd"/>
          </w:p>
        </w:tc>
        <w:tc>
          <w:tcPr>
            <w:tcW w:w="2268" w:type="dxa"/>
          </w:tcPr>
          <w:p w14:paraId="623B65B8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ika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ada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ajak</w:t>
            </w:r>
            <w:proofErr w:type="spellEnd"/>
          </w:p>
        </w:tc>
        <w:tc>
          <w:tcPr>
            <w:tcW w:w="2358" w:type="dxa"/>
          </w:tcPr>
          <w:p w14:paraId="1BBA41BA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tingk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l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osialis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leh DJP</w:t>
            </w:r>
          </w:p>
          <w:p w14:paraId="5378360A" w14:textId="77777777" w:rsidR="003E45A2" w:rsidRPr="009F1CD1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BE03AF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isk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ih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JP)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mak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ngkat</w:t>
            </w:r>
            <w:proofErr w:type="spellEnd"/>
          </w:p>
          <w:p w14:paraId="25A0398D" w14:textId="77777777" w:rsidR="003E45A2" w:rsidRPr="009F1CD1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ECC9C0F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dan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s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ting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ay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ngkat</w:t>
            </w:r>
            <w:proofErr w:type="spellEnd"/>
          </w:p>
          <w:p w14:paraId="5A8BAA03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B0628A1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65185C5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085DC3D" w14:textId="77777777" w:rsidR="003E45A2" w:rsidRPr="009F1CD1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A5EEBCD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ah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ngkat</w:t>
            </w:r>
            <w:proofErr w:type="spellEnd"/>
          </w:p>
          <w:p w14:paraId="4688D091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  <w:p w14:paraId="09B63441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d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u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engaruh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ay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d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uangan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d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ay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2DFF5278" w14:textId="77777777" w:rsidR="003E45A2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70B898E" w14:textId="77777777" w:rsidR="003E45A2" w:rsidRPr="0070460F" w:rsidRDefault="003E45A2" w:rsidP="00CB19E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.</w:t>
            </w:r>
            <w:r w:rsidRPr="00EA0A58">
              <w:rPr>
                <w:rFonts w:ascii="Times New Roman" w:hAnsi="Times New Roman" w:cs="Times New Roman"/>
                <w:sz w:val="24"/>
                <w:szCs w:val="24"/>
              </w:rPr>
              <w:t xml:space="preserve">Dengan </w:t>
            </w:r>
            <w:proofErr w:type="spellStart"/>
            <w:r w:rsidRPr="00EA0A58">
              <w:rPr>
                <w:rFonts w:ascii="Times New Roman" w:hAnsi="Times New Roman" w:cs="Times New Roman"/>
                <w:sz w:val="24"/>
                <w:szCs w:val="24"/>
              </w:rPr>
              <w:t>adanya</w:t>
            </w:r>
            <w:proofErr w:type="spellEnd"/>
            <w:r w:rsidRPr="00EA0A5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A0A58">
              <w:rPr>
                <w:rFonts w:ascii="Times New Roman" w:hAnsi="Times New Roman" w:cs="Times New Roman"/>
                <w:sz w:val="24"/>
                <w:szCs w:val="24"/>
              </w:rPr>
              <w:t>persepsi</w:t>
            </w:r>
            <w:proofErr w:type="spellEnd"/>
            <w:r w:rsidRPr="00EA0A58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EA0A58"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 w:rsidRPr="00EA0A5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A0A58"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 w:rsidRPr="00EA0A5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A0A58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EA0A5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ministr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ngkat</w:t>
            </w:r>
            <w:proofErr w:type="spellEnd"/>
          </w:p>
        </w:tc>
      </w:tr>
    </w:tbl>
    <w:p w14:paraId="7929E5F3" w14:textId="77777777" w:rsidR="003E45A2" w:rsidRDefault="003E45A2" w:rsidP="003E45A2">
      <w:pPr>
        <w:ind w:left="0"/>
        <w:rPr>
          <w:lang w:val="en-ID"/>
        </w:rPr>
      </w:pPr>
    </w:p>
    <w:p w14:paraId="5767958F" w14:textId="77777777" w:rsidR="003E45A2" w:rsidRPr="00356FDE" w:rsidRDefault="003E45A2" w:rsidP="003E45A2">
      <w:pPr>
        <w:rPr>
          <w:lang w:val="en-ID"/>
        </w:rPr>
      </w:pPr>
      <w:r>
        <w:rPr>
          <w:lang w:val="en-ID"/>
        </w:rPr>
        <w:br w:type="page"/>
      </w:r>
    </w:p>
    <w:p w14:paraId="3BE17993" w14:textId="77777777" w:rsidR="003E45A2" w:rsidRDefault="003E45A2" w:rsidP="003E45A2">
      <w:pPr>
        <w:pStyle w:val="Heading2"/>
        <w:numPr>
          <w:ilvl w:val="0"/>
          <w:numId w:val="3"/>
        </w:numPr>
        <w:ind w:left="426" w:hanging="284"/>
        <w:rPr>
          <w:rFonts w:cs="Times New Roman"/>
          <w:szCs w:val="24"/>
          <w:lang w:val="en-ID"/>
        </w:rPr>
      </w:pPr>
      <w:bookmarkStart w:id="9" w:name="_Toc534755083"/>
      <w:r w:rsidRPr="00AF280E">
        <w:rPr>
          <w:rFonts w:cs="Times New Roman"/>
          <w:szCs w:val="24"/>
          <w:lang w:val="en-ID"/>
        </w:rPr>
        <w:lastRenderedPageBreak/>
        <w:t xml:space="preserve">Teknik </w:t>
      </w:r>
      <w:proofErr w:type="spellStart"/>
      <w:r w:rsidRPr="00AF280E">
        <w:rPr>
          <w:rFonts w:cs="Times New Roman"/>
          <w:szCs w:val="24"/>
          <w:lang w:val="en-ID"/>
        </w:rPr>
        <w:t>Pengumpulan</w:t>
      </w:r>
      <w:proofErr w:type="spellEnd"/>
      <w:r w:rsidRPr="00AF280E">
        <w:rPr>
          <w:rFonts w:cs="Times New Roman"/>
          <w:szCs w:val="24"/>
          <w:lang w:val="en-ID"/>
        </w:rPr>
        <w:t xml:space="preserve"> Data</w:t>
      </w:r>
      <w:bookmarkEnd w:id="9"/>
    </w:p>
    <w:p w14:paraId="5401C216" w14:textId="77777777" w:rsidR="003E45A2" w:rsidRPr="00A80036" w:rsidRDefault="003E45A2" w:rsidP="003E45A2">
      <w:pPr>
        <w:pStyle w:val="ListParagraph"/>
        <w:tabs>
          <w:tab w:val="left" w:pos="709"/>
          <w:tab w:val="left" w:pos="1418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t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umpu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rve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ngs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p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g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spo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sahaw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Mang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all, Jakarta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Jen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tany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tany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bu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tutu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bookmarkStart w:id="10" w:name="_Hlk534918697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(Sekaran dan Bougie, 2017: 174). </w:t>
      </w:r>
      <w:bookmarkEnd w:id="10"/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Kelebihan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diperoleh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pengumpulan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berupa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responden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menentukan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jawaban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bebas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melalui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pilihan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jawaban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telah</w:t>
      </w:r>
      <w:proofErr w:type="spellEnd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B04B3">
        <w:rPr>
          <w:rFonts w:ascii="Times New Roman" w:eastAsia="Times New Roman" w:hAnsi="Times New Roman" w:cs="Times New Roman"/>
          <w:sz w:val="24"/>
          <w:szCs w:val="24"/>
          <w:lang w:eastAsia="en-ID"/>
        </w:rPr>
        <w:t>disedi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responden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diminta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menjawab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pertanyaan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sesuai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pilihan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masing-masing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responden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serta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memilih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jawaban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kumpulan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pernyataan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diberikan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</w:t>
      </w:r>
      <w:proofErr w:type="spellEnd"/>
      <w:r w:rsidRPr="004915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</w:p>
    <w:p w14:paraId="627F9CFB" w14:textId="77777777" w:rsidR="003E45A2" w:rsidRDefault="003E45A2" w:rsidP="003E45A2">
      <w:pPr>
        <w:pStyle w:val="Heading2"/>
        <w:numPr>
          <w:ilvl w:val="0"/>
          <w:numId w:val="3"/>
        </w:numPr>
        <w:ind w:left="426" w:hanging="284"/>
        <w:rPr>
          <w:rFonts w:cs="Times New Roman"/>
          <w:szCs w:val="24"/>
          <w:lang w:val="en-ID"/>
        </w:rPr>
      </w:pPr>
      <w:bookmarkStart w:id="11" w:name="_Toc534755084"/>
      <w:r w:rsidRPr="00AF280E">
        <w:rPr>
          <w:rFonts w:cs="Times New Roman"/>
          <w:szCs w:val="24"/>
          <w:lang w:val="en-ID"/>
        </w:rPr>
        <w:t xml:space="preserve">Teknik </w:t>
      </w:r>
      <w:proofErr w:type="spellStart"/>
      <w:r w:rsidRPr="00AF280E">
        <w:rPr>
          <w:rFonts w:cs="Times New Roman"/>
          <w:szCs w:val="24"/>
          <w:lang w:val="en-ID"/>
        </w:rPr>
        <w:t>Pengambilan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Sampel</w:t>
      </w:r>
      <w:bookmarkEnd w:id="11"/>
      <w:proofErr w:type="spellEnd"/>
    </w:p>
    <w:p w14:paraId="54B644F7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mbi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mp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sahaw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Mang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all, Jakarta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amb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ny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30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spo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uj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lid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abi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ra-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d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mbi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mp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giyon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2017: 91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ny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pul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kal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pengambilan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sampel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ny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100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Hal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karena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dianggap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cukup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telah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melebihi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batasan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teori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diambil</w:t>
      </w:r>
      <w:proofErr w:type="spellEnd"/>
      <w:r w:rsidRPr="00850936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</w:p>
    <w:p w14:paraId="6F809444" w14:textId="77777777" w:rsidR="003E45A2" w:rsidRPr="00552B19" w:rsidRDefault="003E45A2" w:rsidP="003E45A2">
      <w:pPr>
        <w:pStyle w:val="ListParagraph"/>
        <w:tabs>
          <w:tab w:val="left" w:pos="709"/>
          <w:tab w:val="left" w:pos="1418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Pada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teknik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705073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Non-Probability Sampling</w:t>
      </w:r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sampel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populas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digeneralisasikan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past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teknik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705073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sampling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metode</w:t>
      </w:r>
      <w:proofErr w:type="spellEnd"/>
      <w:r w:rsidRPr="00705073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 Judgment Sampling,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metode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jumlah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atau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kategor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tersebut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memilik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informas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terbatas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Metode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memungkinkan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memperoleh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informas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spesifik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hanya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memilik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kualifikas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tertentu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menghasilkan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informasi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>dibutuhkan</w:t>
      </w:r>
      <w:proofErr w:type="spellEnd"/>
      <w:r w:rsidRPr="007050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Sekaran dan Bougie, 2017: 68).</w:t>
      </w:r>
    </w:p>
    <w:p w14:paraId="32C4DB0E" w14:textId="77777777" w:rsidR="003E45A2" w:rsidRPr="00ED12F5" w:rsidRDefault="003E45A2" w:rsidP="003E45A2">
      <w:pPr>
        <w:pStyle w:val="Heading2"/>
        <w:numPr>
          <w:ilvl w:val="0"/>
          <w:numId w:val="3"/>
        </w:numPr>
        <w:ind w:left="357" w:hanging="215"/>
        <w:rPr>
          <w:rFonts w:cs="Times New Roman"/>
          <w:szCs w:val="24"/>
          <w:lang w:val="en-ID"/>
        </w:rPr>
      </w:pPr>
      <w:bookmarkStart w:id="12" w:name="_Toc534755085"/>
      <w:r w:rsidRPr="00AF280E">
        <w:rPr>
          <w:rFonts w:cs="Times New Roman"/>
          <w:szCs w:val="24"/>
          <w:lang w:val="en-ID"/>
        </w:rPr>
        <w:lastRenderedPageBreak/>
        <w:t xml:space="preserve">Teknik </w:t>
      </w:r>
      <w:proofErr w:type="spellStart"/>
      <w:r w:rsidRPr="00AF280E">
        <w:rPr>
          <w:rFonts w:cs="Times New Roman"/>
          <w:szCs w:val="24"/>
          <w:lang w:val="en-ID"/>
        </w:rPr>
        <w:t>Analisis</w:t>
      </w:r>
      <w:proofErr w:type="spellEnd"/>
      <w:r w:rsidRPr="00AF280E">
        <w:rPr>
          <w:rFonts w:cs="Times New Roman"/>
          <w:szCs w:val="24"/>
          <w:lang w:val="en-ID"/>
        </w:rPr>
        <w:t xml:space="preserve"> Data</w:t>
      </w:r>
      <w:bookmarkEnd w:id="12"/>
    </w:p>
    <w:p w14:paraId="451486B8" w14:textId="77777777" w:rsidR="003E45A2" w:rsidRDefault="003E45A2" w:rsidP="003E45A2">
      <w:pPr>
        <w:pStyle w:val="Heading3"/>
        <w:numPr>
          <w:ilvl w:val="0"/>
          <w:numId w:val="5"/>
        </w:numPr>
        <w:ind w:left="714" w:hanging="288"/>
        <w:rPr>
          <w:rFonts w:cs="Times New Roman"/>
          <w:szCs w:val="24"/>
          <w:lang w:val="en-ID"/>
        </w:rPr>
      </w:pPr>
      <w:bookmarkStart w:id="13" w:name="_Toc534755086"/>
      <w:r w:rsidRPr="00AF280E">
        <w:rPr>
          <w:rFonts w:cs="Times New Roman"/>
          <w:szCs w:val="24"/>
          <w:lang w:val="en-ID"/>
        </w:rPr>
        <w:t>S</w:t>
      </w:r>
      <w:r>
        <w:rPr>
          <w:rFonts w:cs="Times New Roman"/>
          <w:szCs w:val="24"/>
          <w:lang w:val="en-ID"/>
        </w:rPr>
        <w:t>kala Likert</w:t>
      </w:r>
      <w:bookmarkEnd w:id="13"/>
      <w:r>
        <w:rPr>
          <w:rFonts w:cs="Times New Roman"/>
          <w:szCs w:val="24"/>
          <w:lang w:val="en-ID"/>
        </w:rPr>
        <w:t xml:space="preserve"> </w:t>
      </w:r>
    </w:p>
    <w:p w14:paraId="3F812A7E" w14:textId="77777777" w:rsidR="003E45A2" w:rsidRPr="009C380E" w:rsidRDefault="003E45A2" w:rsidP="003E45A2">
      <w:pPr>
        <w:tabs>
          <w:tab w:val="left" w:pos="709"/>
          <w:tab w:val="left" w:pos="1418"/>
        </w:tabs>
        <w:ind w:left="709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Sekaran dan Bougie, 2017: 18)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skala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likert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skala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menelaah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seberapa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kuat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subjek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menyetujui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suatu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pernyataan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skala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lima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poin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Pada Skala Likert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tersusun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1-5 yang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telah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disediakan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memudahkan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analisis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kriteria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dinilai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proofErr w:type="gramStart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 w:rsidRPr="009C380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</w:t>
      </w:r>
      <w:proofErr w:type="gramEnd"/>
    </w:p>
    <w:p w14:paraId="594801F5" w14:textId="77777777" w:rsidR="003E45A2" w:rsidRPr="00FE048C" w:rsidRDefault="003E45A2" w:rsidP="003E45A2">
      <w:pPr>
        <w:pStyle w:val="ListParagraph"/>
        <w:tabs>
          <w:tab w:val="left" w:pos="709"/>
          <w:tab w:val="left" w:pos="1418"/>
        </w:tabs>
        <w:ind w:left="1854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proofErr w:type="spellStart"/>
      <w:r w:rsidRPr="00FE048C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Tabel</w:t>
      </w:r>
      <w:proofErr w:type="spellEnd"/>
      <w:r w:rsidRPr="00FE048C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3.5</w:t>
      </w:r>
    </w:p>
    <w:p w14:paraId="3A7FFA35" w14:textId="77777777" w:rsidR="003E45A2" w:rsidRPr="00BE4AC0" w:rsidRDefault="003E45A2" w:rsidP="003E45A2">
      <w:pPr>
        <w:pStyle w:val="ListParagraph"/>
        <w:tabs>
          <w:tab w:val="left" w:pos="709"/>
          <w:tab w:val="left" w:pos="1418"/>
        </w:tabs>
        <w:ind w:left="1854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proofErr w:type="spellStart"/>
      <w:r w:rsidRPr="00FE048C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Kriteria</w:t>
      </w:r>
      <w:proofErr w:type="spellEnd"/>
      <w:r w:rsidRPr="00FE048C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Nilai </w:t>
      </w:r>
      <w:proofErr w:type="spellStart"/>
      <w:r w:rsidRPr="00FE048C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Pernyataan</w:t>
      </w:r>
      <w:proofErr w:type="spellEnd"/>
    </w:p>
    <w:tbl>
      <w:tblPr>
        <w:tblStyle w:val="TableGrid"/>
        <w:tblW w:w="0" w:type="auto"/>
        <w:tblInd w:w="1080" w:type="dxa"/>
        <w:tblLook w:val="04A0" w:firstRow="1" w:lastRow="0" w:firstColumn="1" w:lastColumn="0" w:noHBand="0" w:noVBand="1"/>
      </w:tblPr>
      <w:tblGrid>
        <w:gridCol w:w="1892"/>
        <w:gridCol w:w="6044"/>
      </w:tblGrid>
      <w:tr w:rsidR="003E45A2" w14:paraId="35B55247" w14:textId="77777777" w:rsidTr="00CB19E2">
        <w:tc>
          <w:tcPr>
            <w:tcW w:w="1892" w:type="dxa"/>
          </w:tcPr>
          <w:p w14:paraId="5AAE93CD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kor</w:t>
            </w:r>
            <w:proofErr w:type="spellEnd"/>
          </w:p>
        </w:tc>
        <w:tc>
          <w:tcPr>
            <w:tcW w:w="6044" w:type="dxa"/>
          </w:tcPr>
          <w:p w14:paraId="7669036D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ndapat</w:t>
            </w:r>
            <w:proofErr w:type="spellEnd"/>
          </w:p>
        </w:tc>
      </w:tr>
      <w:tr w:rsidR="003E45A2" w14:paraId="476F05B7" w14:textId="77777777" w:rsidTr="00CB19E2">
        <w:tc>
          <w:tcPr>
            <w:tcW w:w="1892" w:type="dxa"/>
          </w:tcPr>
          <w:p w14:paraId="08223401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044" w:type="dxa"/>
          </w:tcPr>
          <w:p w14:paraId="2331C569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ang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Tid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etuj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(STS)</w:t>
            </w:r>
          </w:p>
        </w:tc>
      </w:tr>
      <w:tr w:rsidR="003E45A2" w14:paraId="4B26C47E" w14:textId="77777777" w:rsidTr="00CB19E2">
        <w:tc>
          <w:tcPr>
            <w:tcW w:w="1892" w:type="dxa"/>
          </w:tcPr>
          <w:p w14:paraId="093B1CA5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044" w:type="dxa"/>
          </w:tcPr>
          <w:p w14:paraId="3BC68D48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Tid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etuj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(TS)</w:t>
            </w:r>
          </w:p>
        </w:tc>
      </w:tr>
      <w:tr w:rsidR="003E45A2" w14:paraId="0E495248" w14:textId="77777777" w:rsidTr="00CB19E2">
        <w:tc>
          <w:tcPr>
            <w:tcW w:w="1892" w:type="dxa"/>
          </w:tcPr>
          <w:p w14:paraId="294CFE9A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044" w:type="dxa"/>
          </w:tcPr>
          <w:p w14:paraId="09D011D8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Netr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(N)</w:t>
            </w:r>
          </w:p>
        </w:tc>
      </w:tr>
      <w:tr w:rsidR="003E45A2" w14:paraId="63275AA3" w14:textId="77777777" w:rsidTr="00CB19E2">
        <w:tc>
          <w:tcPr>
            <w:tcW w:w="1892" w:type="dxa"/>
          </w:tcPr>
          <w:p w14:paraId="2DE63A39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44" w:type="dxa"/>
          </w:tcPr>
          <w:p w14:paraId="74545AAB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etuj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(S)</w:t>
            </w:r>
          </w:p>
        </w:tc>
      </w:tr>
      <w:tr w:rsidR="003E45A2" w14:paraId="074F49AA" w14:textId="77777777" w:rsidTr="00CB19E2">
        <w:tc>
          <w:tcPr>
            <w:tcW w:w="1892" w:type="dxa"/>
          </w:tcPr>
          <w:p w14:paraId="77CD1D9E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44" w:type="dxa"/>
          </w:tcPr>
          <w:p w14:paraId="12F620A6" w14:textId="77777777" w:rsidR="003E45A2" w:rsidRDefault="003E45A2" w:rsidP="00CB19E2">
            <w:pPr>
              <w:pStyle w:val="ListParagraph"/>
              <w:tabs>
                <w:tab w:val="left" w:pos="709"/>
                <w:tab w:val="left" w:pos="1418"/>
              </w:tabs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ang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etuj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(SS)</w:t>
            </w:r>
          </w:p>
        </w:tc>
      </w:tr>
    </w:tbl>
    <w:p w14:paraId="07C9AB92" w14:textId="77777777" w:rsidR="003E45A2" w:rsidRDefault="003E45A2" w:rsidP="003E45A2">
      <w:pPr>
        <w:ind w:left="108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br/>
      </w:r>
      <w:proofErr w:type="spellStart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>melakukan</w:t>
      </w:r>
      <w:proofErr w:type="spellEnd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ji </w:t>
      </w:r>
      <w:proofErr w:type="spellStart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>kualitas</w:t>
      </w:r>
      <w:proofErr w:type="spellEnd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, </w:t>
      </w:r>
      <w:proofErr w:type="spellStart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>peneliti</w:t>
      </w:r>
      <w:proofErr w:type="spellEnd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ji </w:t>
      </w:r>
      <w:proofErr w:type="spellStart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>validitas</w:t>
      </w:r>
      <w:proofErr w:type="spellEnd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17181">
        <w:rPr>
          <w:rFonts w:ascii="Times New Roman" w:hAnsi="Times New Roman" w:cs="Times New Roman"/>
          <w:color w:val="000000" w:themeColor="text1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EC7A4FA" w14:textId="77777777" w:rsidR="003E45A2" w:rsidRPr="00E337CB" w:rsidRDefault="003E45A2" w:rsidP="003E45A2">
      <w:pPr>
        <w:pStyle w:val="ListParagraph"/>
        <w:numPr>
          <w:ilvl w:val="0"/>
          <w:numId w:val="8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E337CB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Uji </w:t>
      </w:r>
      <w:proofErr w:type="spellStart"/>
      <w:r w:rsidRPr="00E337CB">
        <w:rPr>
          <w:rFonts w:ascii="Times New Roman" w:eastAsia="Times New Roman" w:hAnsi="Times New Roman" w:cs="Times New Roman"/>
          <w:sz w:val="24"/>
          <w:szCs w:val="24"/>
          <w:lang w:eastAsia="en-ID"/>
        </w:rPr>
        <w:t>Validitas</w:t>
      </w:r>
      <w:proofErr w:type="spellEnd"/>
    </w:p>
    <w:p w14:paraId="2C10F9B7" w14:textId="77777777" w:rsidR="003E45A2" w:rsidRPr="005D0D82" w:rsidRDefault="003E45A2" w:rsidP="003E45A2">
      <w:pPr>
        <w:pStyle w:val="ListParagraph"/>
        <w:tabs>
          <w:tab w:val="left" w:pos="709"/>
          <w:tab w:val="left" w:pos="1418"/>
        </w:tabs>
        <w:ind w:left="144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bookmarkStart w:id="14" w:name="_Hlk534918757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Ghoz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2016: 52) </w:t>
      </w:r>
      <w:bookmarkEnd w:id="14"/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lid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uk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vali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kat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8F692A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valid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bi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tany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ungk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uk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</w:t>
      </w:r>
      <w:proofErr w:type="spellStart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>validitas</w:t>
      </w:r>
      <w:proofErr w:type="spellEnd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</w:t>
      </w:r>
      <w:proofErr w:type="spellEnd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>cara</w:t>
      </w:r>
      <w:proofErr w:type="spellEnd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 w:rsidRPr="005D0D82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2248B4BA" w14:textId="77777777" w:rsidR="003E45A2" w:rsidRPr="008F27DE" w:rsidRDefault="003E45A2" w:rsidP="003E45A2">
      <w:pPr>
        <w:pStyle w:val="ListParagraph"/>
        <w:numPr>
          <w:ilvl w:val="0"/>
          <w:numId w:val="9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orel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k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uti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tany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tot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k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uj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ent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gnif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gnif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ndi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it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883B6E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degree of freedom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df) = n-2, 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jum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mp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it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s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osi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tany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kat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362BF0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valid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</w:p>
    <w:p w14:paraId="5A4A15D7" w14:textId="77777777" w:rsidR="003E45A2" w:rsidRPr="000D6D87" w:rsidRDefault="003E45A2" w:rsidP="003E45A2">
      <w:pPr>
        <w:pStyle w:val="ListParagraph"/>
        <w:numPr>
          <w:ilvl w:val="0"/>
          <w:numId w:val="9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orelasi</w:t>
      </w:r>
      <w:proofErr w:type="spellEnd"/>
      <w:r w:rsidRPr="0088389F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 bivariate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k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ikat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tot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k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ngkah-lang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SPSS:</w:t>
      </w:r>
    </w:p>
    <w:p w14:paraId="6734C3E0" w14:textId="77777777" w:rsidR="003E45A2" w:rsidRDefault="003E45A2" w:rsidP="003E45A2">
      <w:pPr>
        <w:pStyle w:val="ListParagraph"/>
        <w:numPr>
          <w:ilvl w:val="0"/>
          <w:numId w:val="10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uka</w:t>
      </w:r>
      <w:r w:rsidRPr="00C42251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 file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sangk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;</w:t>
      </w:r>
    </w:p>
    <w:p w14:paraId="6E4B625B" w14:textId="77777777" w:rsidR="003E45A2" w:rsidRDefault="003E45A2" w:rsidP="003E45A2">
      <w:pPr>
        <w:pStyle w:val="ListParagraph"/>
        <w:numPr>
          <w:ilvl w:val="0"/>
          <w:numId w:val="10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il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enu </w:t>
      </w:r>
      <w:r w:rsidRPr="00623076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analyze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mud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623076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correlate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l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623076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bivariate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;</w:t>
      </w:r>
    </w:p>
    <w:p w14:paraId="5D09322C" w14:textId="77777777" w:rsidR="003E45A2" w:rsidRDefault="003E45A2" w:rsidP="003E45A2">
      <w:pPr>
        <w:pStyle w:val="ListParagraph"/>
        <w:numPr>
          <w:ilvl w:val="0"/>
          <w:numId w:val="10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Pada box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engk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k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uti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ikat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tot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k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;</w:t>
      </w:r>
    </w:p>
    <w:p w14:paraId="44D6983A" w14:textId="77777777" w:rsidR="003E45A2" w:rsidRDefault="003E45A2" w:rsidP="003E45A2">
      <w:pPr>
        <w:pStyle w:val="ListParagraph"/>
        <w:numPr>
          <w:ilvl w:val="0"/>
          <w:numId w:val="10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il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623076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correlation coefficients </w:t>
      </w:r>
      <w:proofErr w:type="spellStart"/>
      <w:r w:rsidRPr="00623076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pearso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;</w:t>
      </w:r>
    </w:p>
    <w:p w14:paraId="779AC587" w14:textId="77777777" w:rsidR="003E45A2" w:rsidRPr="00C74548" w:rsidRDefault="003E45A2" w:rsidP="003E45A2">
      <w:pPr>
        <w:pStyle w:val="ListParagraph"/>
        <w:numPr>
          <w:ilvl w:val="0"/>
          <w:numId w:val="10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il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K</w:t>
      </w:r>
    </w:p>
    <w:p w14:paraId="0798D1CB" w14:textId="77777777" w:rsidR="003E45A2" w:rsidRDefault="003E45A2" w:rsidP="003E45A2">
      <w:pPr>
        <w:pStyle w:val="ListParagraph"/>
        <w:numPr>
          <w:ilvl w:val="0"/>
          <w:numId w:val="8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Uj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alibilitas</w:t>
      </w:r>
      <w:proofErr w:type="spellEnd"/>
    </w:p>
    <w:p w14:paraId="0CB51511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ind w:left="144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bookmarkStart w:id="15" w:name="_Hlk534918770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Ghoz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2016: 47) </w:t>
      </w:r>
      <w:bookmarkEnd w:id="15"/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abi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l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uku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ikat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sangk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katakan</w:t>
      </w:r>
      <w:proofErr w:type="spellEnd"/>
      <w:r w:rsidRPr="0022088E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 reliable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bi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jawab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spo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sif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tab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k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k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19F5E91F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ind w:left="144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alibi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t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pengukura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sekali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atau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6A6D3E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One shot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</w:t>
      </w:r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asil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aka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dibandingka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pertanyaa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lai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SPSS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per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riter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mbi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utu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reliabilitas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statistik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6A6D3E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Cronbach Alpha</w:t>
      </w:r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α).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Suatu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dikatakan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6A6D3E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reliable</w:t>
      </w:r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apabila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6A6D3E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Cronbach Alpha</w:t>
      </w:r>
      <w:r w:rsidRPr="006A6D3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gt; 0,70. </w:t>
      </w:r>
    </w:p>
    <w:p w14:paraId="09FD09BB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ind w:left="144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F224C7"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>Kriteria</w:t>
      </w:r>
      <w:proofErr w:type="spellEnd"/>
      <w:r w:rsidRPr="00F224C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F224C7">
        <w:rPr>
          <w:rFonts w:ascii="Times New Roman" w:eastAsia="Times New Roman" w:hAnsi="Times New Roman" w:cs="Times New Roman"/>
          <w:sz w:val="24"/>
          <w:szCs w:val="24"/>
          <w:lang w:eastAsia="en-ID"/>
        </w:rPr>
        <w:t>pengambilan</w:t>
      </w:r>
      <w:proofErr w:type="spellEnd"/>
      <w:r w:rsidRPr="00F224C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proofErr w:type="gramStart"/>
      <w:r w:rsidRPr="00F224C7">
        <w:rPr>
          <w:rFonts w:ascii="Times New Roman" w:eastAsia="Times New Roman" w:hAnsi="Times New Roman" w:cs="Times New Roman"/>
          <w:sz w:val="24"/>
          <w:szCs w:val="24"/>
          <w:lang w:eastAsia="en-ID"/>
        </w:rPr>
        <w:t>keputusan</w:t>
      </w:r>
      <w:proofErr w:type="spellEnd"/>
      <w:r w:rsidRPr="00F224C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</w:t>
      </w:r>
      <w:proofErr w:type="gramEnd"/>
    </w:p>
    <w:p w14:paraId="4B6AF8A4" w14:textId="77777777" w:rsidR="003E45A2" w:rsidRDefault="003E45A2" w:rsidP="003E45A2">
      <w:pPr>
        <w:pStyle w:val="ListParagraph"/>
        <w:numPr>
          <w:ilvl w:val="0"/>
          <w:numId w:val="16"/>
        </w:numPr>
        <w:tabs>
          <w:tab w:val="left" w:pos="709"/>
          <w:tab w:val="left" w:pos="1418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Nilai </w:t>
      </w:r>
      <w:r w:rsidRPr="00C74548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Cronbach Alpha</w:t>
      </w:r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gt; </w:t>
      </w:r>
      <w:proofErr w:type="spellStart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r </w:t>
      </w:r>
      <w:proofErr w:type="spellStart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>tabel</w:t>
      </w:r>
      <w:proofErr w:type="spellEnd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0,70), </w:t>
      </w:r>
      <w:proofErr w:type="spellStart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>instrumen</w:t>
      </w:r>
      <w:proofErr w:type="spellEnd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>dinyatakan</w:t>
      </w:r>
      <w:proofErr w:type="spellEnd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C74548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reliable</w:t>
      </w:r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61D17DC6" w14:textId="77777777" w:rsidR="003E45A2" w:rsidRPr="000045A8" w:rsidRDefault="003E45A2" w:rsidP="003E45A2">
      <w:pPr>
        <w:pStyle w:val="ListParagraph"/>
        <w:numPr>
          <w:ilvl w:val="0"/>
          <w:numId w:val="16"/>
        </w:numPr>
        <w:tabs>
          <w:tab w:val="left" w:pos="709"/>
          <w:tab w:val="left" w:pos="1418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Nilai </w:t>
      </w:r>
      <w:r w:rsidRPr="00C74548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Cronbach Alpha</w:t>
      </w:r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lt; </w:t>
      </w:r>
      <w:proofErr w:type="spellStart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r </w:t>
      </w:r>
      <w:proofErr w:type="spellStart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>tabel</w:t>
      </w:r>
      <w:proofErr w:type="spellEnd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0,70), </w:t>
      </w:r>
      <w:proofErr w:type="spellStart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instrument </w:t>
      </w:r>
      <w:proofErr w:type="spellStart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>dinyatakan</w:t>
      </w:r>
      <w:proofErr w:type="spellEnd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C7454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C74548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reliable.</w:t>
      </w:r>
    </w:p>
    <w:p w14:paraId="3CD2F8BC" w14:textId="77777777" w:rsidR="003E45A2" w:rsidRDefault="003E45A2" w:rsidP="003E45A2">
      <w:pPr>
        <w:ind w:left="108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liker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kor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ingkat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</w:p>
    <w:p w14:paraId="049D1C0B" w14:textId="77777777" w:rsidR="003E45A2" w:rsidRPr="00B81069" w:rsidRDefault="003E45A2" w:rsidP="003E45A2">
      <w:pPr>
        <w:ind w:left="108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proofErr w:type="spellStart"/>
      <w:r w:rsidRPr="00B8106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abel</w:t>
      </w:r>
      <w:proofErr w:type="spellEnd"/>
      <w:r w:rsidRPr="00B8106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3.6</w:t>
      </w:r>
    </w:p>
    <w:p w14:paraId="1A497A03" w14:textId="77777777" w:rsidR="003E45A2" w:rsidRPr="00B81069" w:rsidRDefault="003E45A2" w:rsidP="003E45A2">
      <w:pPr>
        <w:ind w:left="3240" w:firstLine="36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B8106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riteria</w:t>
      </w:r>
      <w:proofErr w:type="spellEnd"/>
      <w:r w:rsidRPr="00B8106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Nilai </w:t>
      </w:r>
      <w:proofErr w:type="spellStart"/>
      <w:r w:rsidRPr="00B8106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rtanyaan</w:t>
      </w:r>
      <w:proofErr w:type="spellEnd"/>
    </w:p>
    <w:tbl>
      <w:tblPr>
        <w:tblStyle w:val="TableGrid"/>
        <w:tblW w:w="0" w:type="auto"/>
        <w:tblInd w:w="1080" w:type="dxa"/>
        <w:tblLook w:val="04A0" w:firstRow="1" w:lastRow="0" w:firstColumn="1" w:lastColumn="0" w:noHBand="0" w:noVBand="1"/>
      </w:tblPr>
      <w:tblGrid>
        <w:gridCol w:w="4008"/>
        <w:gridCol w:w="3928"/>
      </w:tblGrid>
      <w:tr w:rsidR="003E45A2" w14:paraId="00026FF2" w14:textId="77777777" w:rsidTr="00CB19E2">
        <w:tc>
          <w:tcPr>
            <w:tcW w:w="4502" w:type="dxa"/>
          </w:tcPr>
          <w:p w14:paraId="0FDA786B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riteria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awab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nar</w:t>
            </w:r>
            <w:proofErr w:type="spellEnd"/>
          </w:p>
        </w:tc>
        <w:tc>
          <w:tcPr>
            <w:tcW w:w="4502" w:type="dxa"/>
          </w:tcPr>
          <w:p w14:paraId="4B4A649B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kor</w:t>
            </w:r>
            <w:proofErr w:type="spellEnd"/>
          </w:p>
        </w:tc>
      </w:tr>
      <w:tr w:rsidR="003E45A2" w14:paraId="2DE9974B" w14:textId="77777777" w:rsidTr="00CB19E2">
        <w:trPr>
          <w:trHeight w:val="463"/>
        </w:trPr>
        <w:tc>
          <w:tcPr>
            <w:tcW w:w="4502" w:type="dxa"/>
          </w:tcPr>
          <w:p w14:paraId="788D3E06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-4</w:t>
            </w:r>
          </w:p>
        </w:tc>
        <w:tc>
          <w:tcPr>
            <w:tcW w:w="4502" w:type="dxa"/>
          </w:tcPr>
          <w:p w14:paraId="5D916557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</w:tr>
      <w:tr w:rsidR="003E45A2" w14:paraId="6700199B" w14:textId="77777777" w:rsidTr="00CB19E2">
        <w:trPr>
          <w:trHeight w:val="413"/>
        </w:trPr>
        <w:tc>
          <w:tcPr>
            <w:tcW w:w="4502" w:type="dxa"/>
          </w:tcPr>
          <w:p w14:paraId="755DE62B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-8</w:t>
            </w:r>
          </w:p>
        </w:tc>
        <w:tc>
          <w:tcPr>
            <w:tcW w:w="4502" w:type="dxa"/>
          </w:tcPr>
          <w:p w14:paraId="2E53FC3A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</w:tr>
      <w:tr w:rsidR="003E45A2" w14:paraId="2FD9FD74" w14:textId="77777777" w:rsidTr="00CB19E2">
        <w:trPr>
          <w:trHeight w:val="419"/>
        </w:trPr>
        <w:tc>
          <w:tcPr>
            <w:tcW w:w="4502" w:type="dxa"/>
          </w:tcPr>
          <w:p w14:paraId="09E335AA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-12</w:t>
            </w:r>
          </w:p>
        </w:tc>
        <w:tc>
          <w:tcPr>
            <w:tcW w:w="4502" w:type="dxa"/>
          </w:tcPr>
          <w:p w14:paraId="6C8E72E0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</w:t>
            </w:r>
          </w:p>
        </w:tc>
      </w:tr>
      <w:tr w:rsidR="003E45A2" w14:paraId="2F6A9A90" w14:textId="77777777" w:rsidTr="00CB19E2">
        <w:trPr>
          <w:trHeight w:val="424"/>
        </w:trPr>
        <w:tc>
          <w:tcPr>
            <w:tcW w:w="4502" w:type="dxa"/>
          </w:tcPr>
          <w:p w14:paraId="58DD0B34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3-16</w:t>
            </w:r>
          </w:p>
        </w:tc>
        <w:tc>
          <w:tcPr>
            <w:tcW w:w="4502" w:type="dxa"/>
          </w:tcPr>
          <w:p w14:paraId="3303AF58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</w:t>
            </w:r>
          </w:p>
        </w:tc>
      </w:tr>
      <w:tr w:rsidR="003E45A2" w14:paraId="1D6F9D90" w14:textId="77777777" w:rsidTr="00CB19E2">
        <w:trPr>
          <w:trHeight w:val="417"/>
        </w:trPr>
        <w:tc>
          <w:tcPr>
            <w:tcW w:w="4502" w:type="dxa"/>
          </w:tcPr>
          <w:p w14:paraId="27B846C1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7-20</w:t>
            </w:r>
          </w:p>
        </w:tc>
        <w:tc>
          <w:tcPr>
            <w:tcW w:w="4502" w:type="dxa"/>
          </w:tcPr>
          <w:p w14:paraId="637F15AE" w14:textId="77777777" w:rsidR="003E45A2" w:rsidRDefault="003E45A2" w:rsidP="00CB19E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</w:p>
        </w:tc>
      </w:tr>
    </w:tbl>
    <w:p w14:paraId="5DFC5F9F" w14:textId="77777777" w:rsidR="003E45A2" w:rsidRPr="000045A8" w:rsidRDefault="003E45A2" w:rsidP="003E45A2">
      <w:pPr>
        <w:tabs>
          <w:tab w:val="left" w:pos="709"/>
          <w:tab w:val="left" w:pos="1418"/>
        </w:tabs>
        <w:ind w:left="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35ED4D73" w14:textId="77777777" w:rsidR="003E45A2" w:rsidRDefault="003E45A2" w:rsidP="003E45A2">
      <w:pPr>
        <w:pStyle w:val="Heading3"/>
        <w:numPr>
          <w:ilvl w:val="0"/>
          <w:numId w:val="5"/>
        </w:numPr>
        <w:ind w:left="714" w:hanging="288"/>
        <w:rPr>
          <w:rFonts w:cs="Times New Roman"/>
          <w:szCs w:val="24"/>
          <w:lang w:val="en-ID"/>
        </w:rPr>
      </w:pPr>
      <w:bookmarkStart w:id="16" w:name="_Toc534755087"/>
      <w:proofErr w:type="spellStart"/>
      <w:r>
        <w:rPr>
          <w:rFonts w:cs="Times New Roman"/>
          <w:szCs w:val="24"/>
          <w:lang w:val="en-ID"/>
        </w:rPr>
        <w:t>Analisis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eskriptif</w:t>
      </w:r>
      <w:bookmarkEnd w:id="16"/>
      <w:proofErr w:type="spellEnd"/>
      <w:r>
        <w:rPr>
          <w:rFonts w:cs="Times New Roman"/>
          <w:szCs w:val="24"/>
          <w:lang w:val="en-ID"/>
        </w:rPr>
        <w:t xml:space="preserve"> </w:t>
      </w:r>
    </w:p>
    <w:p w14:paraId="6BC103D3" w14:textId="77777777" w:rsidR="003E45A2" w:rsidRPr="009D72DC" w:rsidRDefault="003E45A2" w:rsidP="003E45A2">
      <w:pPr>
        <w:ind w:left="851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bookmarkStart w:id="17" w:name="_Hlk534918781"/>
      <w:r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Ghozal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2016: 19) </w:t>
      </w:r>
      <w:bookmarkEnd w:id="17"/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Analisis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deskriptif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gambaran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skriptif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mengenai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suatu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yang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dilihat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ta-rata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9D72D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(mean)</w:t>
      </w:r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standar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deviasi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varian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maksimum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maupun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>maksimum</w:t>
      </w:r>
      <w:proofErr w:type="spellEnd"/>
      <w:r w:rsidRPr="009D7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9D72D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sum, range. </w:t>
      </w:r>
    </w:p>
    <w:p w14:paraId="66BCA7B1" w14:textId="77777777" w:rsidR="003E45A2" w:rsidRDefault="003E45A2" w:rsidP="003E45A2">
      <w:pPr>
        <w:pStyle w:val="Heading3"/>
        <w:numPr>
          <w:ilvl w:val="0"/>
          <w:numId w:val="5"/>
        </w:numPr>
        <w:ind w:left="714" w:hanging="288"/>
        <w:rPr>
          <w:rFonts w:cs="Times New Roman"/>
          <w:szCs w:val="24"/>
          <w:lang w:val="en-ID"/>
        </w:rPr>
      </w:pPr>
      <w:bookmarkStart w:id="18" w:name="_Toc534755088"/>
      <w:r w:rsidRPr="00AF280E">
        <w:rPr>
          <w:rFonts w:cs="Times New Roman"/>
          <w:szCs w:val="24"/>
          <w:lang w:val="en-ID"/>
        </w:rPr>
        <w:lastRenderedPageBreak/>
        <w:t xml:space="preserve">Uji </w:t>
      </w:r>
      <w:proofErr w:type="spellStart"/>
      <w:r w:rsidRPr="00AF280E">
        <w:rPr>
          <w:rFonts w:cs="Times New Roman"/>
          <w:szCs w:val="24"/>
          <w:lang w:val="en-ID"/>
        </w:rPr>
        <w:t>Asumsi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Klasik</w:t>
      </w:r>
      <w:bookmarkEnd w:id="18"/>
      <w:proofErr w:type="spellEnd"/>
    </w:p>
    <w:p w14:paraId="6E7A1CD2" w14:textId="77777777" w:rsidR="003E45A2" w:rsidRDefault="003E45A2" w:rsidP="003E45A2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DE526A">
        <w:rPr>
          <w:rFonts w:ascii="Times New Roman" w:hAnsi="Times New Roman" w:cs="Times New Roman"/>
          <w:b/>
          <w:sz w:val="24"/>
          <w:szCs w:val="24"/>
          <w:lang w:val="en-ID"/>
        </w:rPr>
        <w:t xml:space="preserve">Uji </w:t>
      </w:r>
      <w:proofErr w:type="spellStart"/>
      <w:r w:rsidRPr="00DE526A">
        <w:rPr>
          <w:rFonts w:ascii="Times New Roman" w:hAnsi="Times New Roman" w:cs="Times New Roman"/>
          <w:b/>
          <w:sz w:val="24"/>
          <w:szCs w:val="24"/>
          <w:lang w:val="en-ID"/>
        </w:rPr>
        <w:t>Multikolinearitas</w:t>
      </w:r>
      <w:proofErr w:type="spellEnd"/>
    </w:p>
    <w:p w14:paraId="5DB0973A" w14:textId="77777777" w:rsidR="003E45A2" w:rsidRDefault="003E45A2" w:rsidP="003E45A2">
      <w:pPr>
        <w:pStyle w:val="ListParagraph"/>
        <w:tabs>
          <w:tab w:val="left" w:pos="709"/>
        </w:tabs>
        <w:ind w:left="113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Uj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ultikolonier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uj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orel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uk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ultikolonier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gre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orel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416F4D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variance inflation factor (VIF)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bookmarkStart w:id="19" w:name="_Hlk534918791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Ghoz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2016: 103) </w:t>
      </w:r>
      <w:bookmarkEnd w:id="19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Batas yang </w:t>
      </w:r>
      <w:proofErr w:type="spellStart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>umum</w:t>
      </w:r>
      <w:proofErr w:type="spellEnd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>dipakai</w:t>
      </w:r>
      <w:proofErr w:type="spellEnd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416F4D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VIF</w:t>
      </w:r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≥ 10 dan </w:t>
      </w:r>
      <w:proofErr w:type="spellStart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416F4D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tolerance value</w:t>
      </w:r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0,1. </w:t>
      </w:r>
      <w:proofErr w:type="spellStart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</w:t>
      </w:r>
      <w:proofErr w:type="spellStart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>asumsi</w:t>
      </w:r>
      <w:proofErr w:type="spellEnd"/>
      <w:r w:rsidRPr="00416F4D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5AA67E7C" w14:textId="77777777" w:rsidR="003E45A2" w:rsidRDefault="003E45A2" w:rsidP="003E45A2">
      <w:pPr>
        <w:pStyle w:val="ListParagraph"/>
        <w:numPr>
          <w:ilvl w:val="0"/>
          <w:numId w:val="17"/>
        </w:numPr>
        <w:tabs>
          <w:tab w:val="left" w:pos="709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E70E50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VIF </w:t>
      </w:r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&gt;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10 dan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E70E50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tolerance</w:t>
      </w:r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lt; 0,1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terjadi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multikolinearitas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404F42E6" w14:textId="77777777" w:rsidR="003E45A2" w:rsidRPr="00E70E50" w:rsidRDefault="003E45A2" w:rsidP="003E45A2">
      <w:pPr>
        <w:pStyle w:val="ListParagraph"/>
        <w:numPr>
          <w:ilvl w:val="0"/>
          <w:numId w:val="17"/>
        </w:numPr>
        <w:tabs>
          <w:tab w:val="left" w:pos="709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E70E50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VIF</w:t>
      </w:r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lt;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10 dan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E70E50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tolerance</w:t>
      </w:r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gt; 0,1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terjadi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multikoloniearitas</w:t>
      </w:r>
      <w:proofErr w:type="spellEnd"/>
      <w:r w:rsidRPr="00E70E50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3BC641F4" w14:textId="77777777" w:rsidR="003E45A2" w:rsidRDefault="003E45A2" w:rsidP="003E45A2">
      <w:pPr>
        <w:pStyle w:val="ListParagraph"/>
        <w:numPr>
          <w:ilvl w:val="0"/>
          <w:numId w:val="11"/>
        </w:numPr>
        <w:ind w:hanging="223"/>
        <w:rPr>
          <w:rFonts w:ascii="Times New Roman" w:hAnsi="Times New Roman" w:cs="Times New Roman"/>
          <w:b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sz w:val="24"/>
          <w:szCs w:val="24"/>
          <w:lang w:val="en-ID"/>
        </w:rPr>
        <w:t xml:space="preserve">Uji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ID"/>
        </w:rPr>
        <w:t>Autokorelasi</w:t>
      </w:r>
      <w:proofErr w:type="spellEnd"/>
    </w:p>
    <w:p w14:paraId="3FDD03A9" w14:textId="77777777" w:rsidR="003E45A2" w:rsidRPr="001C4EA3" w:rsidRDefault="003E45A2" w:rsidP="003E45A2">
      <w:pPr>
        <w:pStyle w:val="ListParagraph"/>
        <w:ind w:left="1134" w:firstLine="1026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Uji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autokorelasi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menguji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odel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regresi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terdapat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korelasi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kesalahan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pengganggu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periode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t-1 (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sebelumnya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).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Autokorelasi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mucul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akibat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adanya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observasi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berurutan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sepanjang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waktu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berkaitan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satu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sama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lainnya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(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Ghoz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2016: 107)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mendeteksi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ada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atau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tidaknya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autokorelasi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alat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</w:t>
      </w:r>
      <w:r w:rsidRPr="001C4EA3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Durbin-Watson (DW)</w:t>
      </w:r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ketentuan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 w:rsidRPr="001C4EA3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1CE231F4" w14:textId="77777777" w:rsidR="003E45A2" w:rsidRDefault="003E45A2" w:rsidP="003E45A2">
      <w:pPr>
        <w:pStyle w:val="ListParagraph"/>
        <w:numPr>
          <w:ilvl w:val="0"/>
          <w:numId w:val="12"/>
        </w:numPr>
        <w:tabs>
          <w:tab w:val="left" w:pos="709"/>
          <w:tab w:val="left" w:pos="1418"/>
        </w:tabs>
        <w:spacing w:after="160"/>
        <w:ind w:hanging="666"/>
        <w:jc w:val="left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DU &lt; </w:t>
      </w:r>
      <w:r w:rsidRPr="00E11080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Durbin-Watson (DW)</w:t>
      </w:r>
      <w:r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&lt; 4-D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rt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utokorel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2CA32307" w14:textId="77777777" w:rsidR="003E45A2" w:rsidRDefault="003E45A2" w:rsidP="003E45A2">
      <w:pPr>
        <w:pStyle w:val="ListParagraph"/>
        <w:numPr>
          <w:ilvl w:val="0"/>
          <w:numId w:val="12"/>
        </w:numPr>
        <w:tabs>
          <w:tab w:val="left" w:pos="709"/>
          <w:tab w:val="left" w:pos="1418"/>
        </w:tabs>
        <w:spacing w:after="160"/>
        <w:ind w:hanging="666"/>
        <w:jc w:val="left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4-DU ≤ DW ≤ 4-D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rt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simpu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09837EAA" w14:textId="77777777" w:rsidR="003E45A2" w:rsidRDefault="003E45A2" w:rsidP="003E45A2">
      <w:pPr>
        <w:pStyle w:val="ListParagraph"/>
        <w:numPr>
          <w:ilvl w:val="0"/>
          <w:numId w:val="12"/>
        </w:numPr>
        <w:tabs>
          <w:tab w:val="left" w:pos="709"/>
          <w:tab w:val="left" w:pos="1418"/>
        </w:tabs>
        <w:spacing w:after="160"/>
        <w:ind w:hanging="666"/>
        <w:jc w:val="left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4-DL &lt; DW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&lt;  4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rt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utokorel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eg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</w:p>
    <w:p w14:paraId="149EFF4D" w14:textId="77777777" w:rsidR="003E45A2" w:rsidRDefault="003E45A2" w:rsidP="003E45A2">
      <w:pPr>
        <w:pStyle w:val="ListParagraph"/>
        <w:numPr>
          <w:ilvl w:val="0"/>
          <w:numId w:val="12"/>
        </w:numPr>
        <w:tabs>
          <w:tab w:val="left" w:pos="709"/>
          <w:tab w:val="left" w:pos="1418"/>
        </w:tabs>
        <w:spacing w:after="160"/>
        <w:ind w:hanging="666"/>
        <w:jc w:val="left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DL ≤ DW ≤ D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rt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utokorel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osi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32B4E1A6" w14:textId="77777777" w:rsidR="003E45A2" w:rsidRDefault="003E45A2" w:rsidP="003E45A2">
      <w:pPr>
        <w:pStyle w:val="ListParagraph"/>
        <w:numPr>
          <w:ilvl w:val="0"/>
          <w:numId w:val="12"/>
        </w:numPr>
        <w:tabs>
          <w:tab w:val="left" w:pos="709"/>
          <w:tab w:val="left" w:pos="1418"/>
        </w:tabs>
        <w:spacing w:after="160"/>
        <w:ind w:hanging="666"/>
        <w:jc w:val="left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0 &lt; DW &lt; D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rt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utokorel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osi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60416B61" w14:textId="77777777" w:rsidR="003E45A2" w:rsidRDefault="003E45A2" w:rsidP="003E45A2">
      <w:pPr>
        <w:pStyle w:val="ListParagraph"/>
        <w:numPr>
          <w:ilvl w:val="0"/>
          <w:numId w:val="11"/>
        </w:numPr>
        <w:tabs>
          <w:tab w:val="left" w:pos="709"/>
          <w:tab w:val="left" w:pos="1418"/>
        </w:tabs>
        <w:spacing w:after="160"/>
        <w:ind w:hanging="223"/>
        <w:jc w:val="left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r w:rsidRPr="001C4EA3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Uji </w:t>
      </w:r>
      <w:proofErr w:type="spellStart"/>
      <w:r w:rsidRPr="001C4EA3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Heterokedastisitas</w:t>
      </w:r>
      <w:proofErr w:type="spellEnd"/>
    </w:p>
    <w:p w14:paraId="48C14C6B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ind w:left="107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Uj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eteroskedasti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uj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gre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tidaksam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224368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varianc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residu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m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m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lain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Park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sam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t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3A9D7917" w14:textId="77777777" w:rsidR="003E45A2" w:rsidRPr="00B31C6F" w:rsidRDefault="003E45A2" w:rsidP="003E45A2">
      <w:pPr>
        <w:pStyle w:val="ListParagraph"/>
        <w:tabs>
          <w:tab w:val="left" w:pos="709"/>
          <w:tab w:val="left" w:pos="1418"/>
        </w:tabs>
        <w:ind w:left="107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nU</w:t>
      </w:r>
      <w:r w:rsidRPr="006456CD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ID"/>
        </w:rPr>
        <w:t>2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</w:t>
      </w:r>
      <w:r w:rsidRPr="002D1921">
        <w:rPr>
          <w:rFonts w:ascii="Times New Roman" w:eastAsia="Times New Roman" w:hAnsi="Times New Roman" w:cs="Times New Roman"/>
          <w:sz w:val="24"/>
          <w:szCs w:val="24"/>
          <w:lang w:eastAsia="en-ID"/>
        </w:rPr>
        <w:t>= α + β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nXi</w:t>
      </w:r>
      <w:proofErr w:type="spellEnd"/>
      <w:r w:rsidRPr="002D192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+ v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i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sum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463B477D" w14:textId="77777777" w:rsidR="003E45A2" w:rsidRDefault="003E45A2" w:rsidP="003E45A2">
      <w:pPr>
        <w:pStyle w:val="ListParagraph"/>
        <w:numPr>
          <w:ilvl w:val="0"/>
          <w:numId w:val="18"/>
        </w:numPr>
        <w:tabs>
          <w:tab w:val="left" w:pos="709"/>
          <w:tab w:val="left" w:pos="1418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gnifika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gt; 0,05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eteroskedasti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6B3261F8" w14:textId="77777777" w:rsidR="003E45A2" w:rsidRPr="0011276D" w:rsidRDefault="003E45A2" w:rsidP="003E45A2">
      <w:pPr>
        <w:pStyle w:val="ListParagraph"/>
        <w:numPr>
          <w:ilvl w:val="0"/>
          <w:numId w:val="18"/>
        </w:numPr>
        <w:tabs>
          <w:tab w:val="left" w:pos="709"/>
          <w:tab w:val="left" w:pos="1418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gnifika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lt; 0,05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eteroskedasti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06E565F3" w14:textId="77777777" w:rsidR="003E45A2" w:rsidRPr="003E228D" w:rsidRDefault="003E45A2" w:rsidP="003E45A2">
      <w:pPr>
        <w:pStyle w:val="ListParagraph"/>
        <w:numPr>
          <w:ilvl w:val="0"/>
          <w:numId w:val="11"/>
        </w:numPr>
        <w:tabs>
          <w:tab w:val="left" w:pos="709"/>
          <w:tab w:val="left" w:pos="1418"/>
        </w:tabs>
        <w:ind w:left="1276" w:hanging="283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r w:rsidRPr="003E228D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Uji </w:t>
      </w:r>
      <w:proofErr w:type="spellStart"/>
      <w:r w:rsidRPr="003E228D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Normalitas</w:t>
      </w:r>
      <w:proofErr w:type="spellEnd"/>
    </w:p>
    <w:p w14:paraId="2984E2B0" w14:textId="77777777" w:rsidR="003E45A2" w:rsidRPr="00CE0210" w:rsidRDefault="003E45A2" w:rsidP="003E45A2">
      <w:pPr>
        <w:pStyle w:val="ListParagraph"/>
        <w:tabs>
          <w:tab w:val="left" w:pos="709"/>
          <w:tab w:val="left" w:pos="1418"/>
        </w:tabs>
        <w:ind w:left="107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Uji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normalitas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memilik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tujuan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menguj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odel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regres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residual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memilik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distribus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ormal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atau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menentukan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residual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berdistribus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ormal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atau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melalu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analisis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grafik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Pada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analisis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grafik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melihat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grafik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histogram yang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membandingkan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observas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distribus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mendekat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ormal (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Ghozal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2016: 154).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Asums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dipenuh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BC39BF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statistic </w:t>
      </w:r>
      <w:proofErr w:type="spellStart"/>
      <w:r w:rsidRPr="00BC39BF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kolmogrof</w:t>
      </w:r>
      <w:proofErr w:type="spellEnd"/>
      <w:r w:rsidRPr="00BC39BF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 – </w:t>
      </w:r>
      <w:proofErr w:type="spellStart"/>
      <w:r w:rsidRPr="00BC39BF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smirnov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69F93162" w14:textId="77777777" w:rsidR="003E45A2" w:rsidRPr="00BC39BF" w:rsidRDefault="003E45A2" w:rsidP="003E45A2">
      <w:pPr>
        <w:pStyle w:val="ListParagraph"/>
        <w:numPr>
          <w:ilvl w:val="0"/>
          <w:numId w:val="13"/>
        </w:numPr>
        <w:tabs>
          <w:tab w:val="left" w:pos="709"/>
          <w:tab w:val="left" w:pos="1418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Apabila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signifikans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lt; 0,05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distribusi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</w:t>
      </w:r>
      <w:proofErr w:type="spellStart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BC39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ormal.</w:t>
      </w:r>
    </w:p>
    <w:p w14:paraId="17E86654" w14:textId="77777777" w:rsidR="003E45A2" w:rsidRPr="00136646" w:rsidRDefault="003E45A2" w:rsidP="003E45A2">
      <w:pPr>
        <w:pStyle w:val="ListParagraph"/>
        <w:numPr>
          <w:ilvl w:val="0"/>
          <w:numId w:val="13"/>
        </w:numPr>
        <w:tabs>
          <w:tab w:val="left" w:pos="709"/>
          <w:tab w:val="left" w:pos="1418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426184">
        <w:rPr>
          <w:rFonts w:ascii="Times New Roman" w:eastAsia="Times New Roman" w:hAnsi="Times New Roman" w:cs="Times New Roman"/>
          <w:sz w:val="24"/>
          <w:szCs w:val="24"/>
          <w:lang w:eastAsia="en-ID"/>
        </w:rPr>
        <w:t>Apabila</w:t>
      </w:r>
      <w:proofErr w:type="spellEnd"/>
      <w:r w:rsidRPr="0042618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26184"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 w:rsidRPr="0042618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26184">
        <w:rPr>
          <w:rFonts w:ascii="Times New Roman" w:eastAsia="Times New Roman" w:hAnsi="Times New Roman" w:cs="Times New Roman"/>
          <w:sz w:val="24"/>
          <w:szCs w:val="24"/>
          <w:lang w:eastAsia="en-ID"/>
        </w:rPr>
        <w:t>signifikansi</w:t>
      </w:r>
      <w:proofErr w:type="spellEnd"/>
      <w:r w:rsidRPr="0042618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gt; 0,05 </w:t>
      </w:r>
      <w:proofErr w:type="spellStart"/>
      <w:r w:rsidRPr="00426184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42618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26184">
        <w:rPr>
          <w:rFonts w:ascii="Times New Roman" w:eastAsia="Times New Roman" w:hAnsi="Times New Roman" w:cs="Times New Roman"/>
          <w:sz w:val="24"/>
          <w:szCs w:val="24"/>
          <w:lang w:eastAsia="en-ID"/>
        </w:rPr>
        <w:t>distribusi</w:t>
      </w:r>
      <w:proofErr w:type="spellEnd"/>
      <w:r w:rsidRPr="00426184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ormal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49AA634E" w14:textId="77777777" w:rsidR="003E45A2" w:rsidRDefault="003E45A2" w:rsidP="003E45A2">
      <w:pPr>
        <w:pStyle w:val="Heading3"/>
        <w:numPr>
          <w:ilvl w:val="0"/>
          <w:numId w:val="5"/>
        </w:numPr>
        <w:ind w:left="714" w:hanging="288"/>
        <w:rPr>
          <w:rFonts w:cs="Times New Roman"/>
          <w:szCs w:val="24"/>
          <w:lang w:val="en-ID"/>
        </w:rPr>
      </w:pPr>
      <w:bookmarkStart w:id="20" w:name="_Toc534755089"/>
      <w:proofErr w:type="spellStart"/>
      <w:r>
        <w:rPr>
          <w:rFonts w:cs="Times New Roman"/>
          <w:szCs w:val="24"/>
          <w:lang w:val="en-ID"/>
        </w:rPr>
        <w:t>Metode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Analisis</w:t>
      </w:r>
      <w:proofErr w:type="spellEnd"/>
      <w:r>
        <w:rPr>
          <w:rFonts w:cs="Times New Roman"/>
          <w:szCs w:val="24"/>
          <w:lang w:val="en-ID"/>
        </w:rPr>
        <w:t xml:space="preserve"> Data</w:t>
      </w:r>
      <w:bookmarkEnd w:id="20"/>
    </w:p>
    <w:p w14:paraId="28B0896B" w14:textId="77777777" w:rsidR="003E45A2" w:rsidRDefault="003E45A2" w:rsidP="003E45A2">
      <w:pPr>
        <w:tabs>
          <w:tab w:val="left" w:pos="709"/>
          <w:tab w:val="left" w:pos="1418"/>
        </w:tabs>
        <w:ind w:left="709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selisih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mutlak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melihat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pengaruh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moderasi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Uji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selisih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mutlak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Frucot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Shearon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bookmarkStart w:id="21" w:name="_Hlk534918849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(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Ghozali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2016: 224) </w:t>
      </w:r>
      <w:bookmarkEnd w:id="21"/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lebih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disukai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karena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berhubungan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kombinasi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X</w:t>
      </w:r>
      <w:r w:rsidRPr="001D5E41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 xml:space="preserve">I </w:t>
      </w:r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dan X</w:t>
      </w:r>
      <w:r w:rsidRPr="001D5E41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. Pada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analisis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yang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1D5E41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17949ECC" w14:textId="77777777" w:rsidR="003E45A2" w:rsidRPr="00EC3EF0" w:rsidRDefault="003E45A2" w:rsidP="003E45A2">
      <w:pPr>
        <w:pStyle w:val="ListParagraph"/>
        <w:numPr>
          <w:ilvl w:val="0"/>
          <w:numId w:val="14"/>
        </w:numPr>
        <w:tabs>
          <w:tab w:val="left" w:pos="1134"/>
          <w:tab w:val="left" w:pos="1418"/>
        </w:tabs>
        <w:ind w:left="993" w:hanging="284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proofErr w:type="spellStart"/>
      <w:r w:rsidRPr="00A93EF1">
        <w:rPr>
          <w:rFonts w:ascii="Times New Roman" w:hAnsi="Times New Roman" w:cs="Times New Roman"/>
          <w:b/>
          <w:sz w:val="24"/>
          <w:szCs w:val="24"/>
          <w:lang w:val="en-ID"/>
        </w:rPr>
        <w:t>Analisis</w:t>
      </w:r>
      <w:proofErr w:type="spellEnd"/>
      <w:r w:rsidRPr="00A93EF1">
        <w:rPr>
          <w:rFonts w:ascii="Times New Roman" w:hAnsi="Times New Roman" w:cs="Times New Roman"/>
          <w:b/>
          <w:sz w:val="24"/>
          <w:szCs w:val="24"/>
          <w:lang w:val="en-ID"/>
        </w:rPr>
        <w:t xml:space="preserve"> </w:t>
      </w:r>
      <w:proofErr w:type="spellStart"/>
      <w:r w:rsidRPr="00A93EF1">
        <w:rPr>
          <w:rFonts w:ascii="Times New Roman" w:hAnsi="Times New Roman" w:cs="Times New Roman"/>
          <w:b/>
          <w:sz w:val="24"/>
          <w:szCs w:val="24"/>
          <w:lang w:val="en-ID"/>
        </w:rPr>
        <w:t>Regresi</w:t>
      </w:r>
      <w:proofErr w:type="spellEnd"/>
      <w:r w:rsidRPr="00A93EF1">
        <w:rPr>
          <w:rFonts w:ascii="Times New Roman" w:hAnsi="Times New Roman" w:cs="Times New Roman"/>
          <w:b/>
          <w:sz w:val="24"/>
          <w:szCs w:val="24"/>
          <w:lang w:val="en-ID"/>
        </w:rPr>
        <w:t xml:space="preserve"> </w:t>
      </w:r>
      <w:proofErr w:type="spellStart"/>
      <w:r w:rsidRPr="00A93EF1">
        <w:rPr>
          <w:rFonts w:ascii="Times New Roman" w:hAnsi="Times New Roman" w:cs="Times New Roman"/>
          <w:b/>
          <w:sz w:val="24"/>
          <w:szCs w:val="24"/>
          <w:lang w:val="en-ID"/>
        </w:rPr>
        <w:t>Berganda</w:t>
      </w:r>
      <w:proofErr w:type="spellEnd"/>
    </w:p>
    <w:p w14:paraId="3B9CB22E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ind w:left="99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nali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uj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i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b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oderas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er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j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>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lis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utl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author" : [ { "dropping-particle" : "", "family" : "Rachmawati", "given" : "Desy Ika", "non-dropping-particle" : "", "parse-names" : false, "suffix" : "" }, { "dropping-particle" : "", "family" : "Yuniarti", "given" : "Desi", "non-dropping-particle" : "", "parse-names" : false, "suffix" : "" }, { "dropping-particle" : "", "family" : "Nohe", "given" : "Darnah Andi", "non-dropping-particle" : "", "parse-names" : false, "suffix" : "" } ], "id" : "ITEM-1", "issued" : { "date-parts" : [ [ "2015" ] ] }, "page" : "187-192", "title" : "Model Regresi Variabel dengan Metode Selisih Mutlak", "type" : "article-journal", "volume" : "6" }, "uris" : [ "http://www.mendeley.com/documents/?uuid=9285fe62-1833-4fd7-8cce-6d34f726c16a" ] } ], "mendeley" : { "formattedCitation" : "(Rachmawati, Yuniarti, &amp; Nohe, 2015)", "plainTextFormattedCitation" : "(Rachmawati, Yuniarti, &amp; Nohe, 2015)", "previouslyFormattedCitation" : "(Rachmawati, Yuniarti, &amp; Nohe, 2015)" }, "properties" : {  }, "schema" : "https://github.com/citation-style-language/schema/raw/master/csl-citation.json" }</w:instrTex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9E4FF8">
        <w:rPr>
          <w:rFonts w:ascii="Times New Roman" w:eastAsia="Times New Roman" w:hAnsi="Times New Roman" w:cs="Times New Roman"/>
          <w:noProof/>
          <w:sz w:val="24"/>
          <w:szCs w:val="24"/>
          <w:lang w:eastAsia="en-ID"/>
        </w:rPr>
        <w:t>(Rachmawati, Yuniarti, &amp; Nohe, 2015)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ub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gamb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sam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056C5FCA" w14:textId="77777777" w:rsidR="003E45A2" w:rsidRPr="008B1F1D" w:rsidRDefault="003E45A2" w:rsidP="003E45A2">
      <w:pPr>
        <w:pStyle w:val="ListParagraph"/>
        <w:tabs>
          <w:tab w:val="left" w:pos="709"/>
          <w:tab w:val="left" w:pos="1418"/>
        </w:tabs>
        <w:jc w:val="center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BD6571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Y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= α + β</w:t>
      </w:r>
      <w:r w:rsidRPr="000F23C1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ZX</w:t>
      </w:r>
      <w:r w:rsidRPr="00D90F9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+ β</w:t>
      </w:r>
      <w:r w:rsidRPr="000F23C1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ZX</w:t>
      </w:r>
      <w:r w:rsidRPr="00D90F9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+ β</w:t>
      </w:r>
      <w:r w:rsidRPr="000F23C1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ZZ</w:t>
      </w:r>
      <w:r w:rsidRPr="00D90F9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+ β</w:t>
      </w:r>
      <w:r w:rsidRPr="000F23C1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4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│ZX</w:t>
      </w:r>
      <w:r w:rsidRPr="000F23C1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─ZZ</w:t>
      </w:r>
      <w:r w:rsidRPr="000F23C1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│+ β</w:t>
      </w:r>
      <w:r w:rsidRPr="000F23C1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5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│ZX</w:t>
      </w:r>
      <w:r w:rsidRPr="000F23C1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─ZZ</w:t>
      </w:r>
      <w:r w:rsidRPr="00857A5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│+ ε</w:t>
      </w:r>
    </w:p>
    <w:p w14:paraId="29A36A07" w14:textId="77777777" w:rsidR="003E45A2" w:rsidRPr="0092171C" w:rsidRDefault="003E45A2" w:rsidP="003E45A2">
      <w:pPr>
        <w:pStyle w:val="ListParagraph"/>
        <w:tabs>
          <w:tab w:val="left" w:pos="709"/>
          <w:tab w:val="left" w:pos="1418"/>
        </w:tabs>
        <w:ind w:firstLine="41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proofErr w:type="gram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</w:t>
      </w:r>
      <w:proofErr w:type="gram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</w:p>
    <w:p w14:paraId="7D27575F" w14:textId="77777777" w:rsidR="003E45A2" w:rsidRPr="00A22958" w:rsidRDefault="003E45A2" w:rsidP="003E45A2">
      <w:pPr>
        <w:pStyle w:val="ListParagraph"/>
        <w:tabs>
          <w:tab w:val="left" w:pos="1418"/>
        </w:tabs>
        <w:ind w:left="1134"/>
        <w:jc w:val="left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Y</w:t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=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ZX</w:t>
      </w:r>
      <w:r w:rsidRPr="0092171C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=Tingkat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ZX</w:t>
      </w:r>
      <w:r w:rsidRPr="0092171C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>=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ZZ</w:t>
      </w:r>
      <w:r w:rsidRPr="0092171C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= Tingkat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oderasi</w:t>
      </w:r>
      <w:proofErr w:type="spellEnd"/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│ZX</w:t>
      </w:r>
      <w:r w:rsidRPr="00A22958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t>─ZZ</w:t>
      </w:r>
      <w:r w:rsidRPr="00A22958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t>│</w:t>
      </w:r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= Nilai </w:t>
      </w:r>
      <w:proofErr w:type="spellStart"/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t>selisih</w:t>
      </w:r>
      <w:proofErr w:type="spellEnd"/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t>mutlak</w:t>
      </w:r>
      <w:proofErr w:type="spellEnd"/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Tingkat </w:t>
      </w:r>
      <w:proofErr w:type="spellStart"/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 w:rsidRPr="00A22958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</w:p>
    <w:p w14:paraId="694FC6A1" w14:textId="77777777" w:rsidR="003E45A2" w:rsidRPr="0092171C" w:rsidRDefault="003E45A2" w:rsidP="003E45A2">
      <w:pPr>
        <w:pStyle w:val="ListParagraph"/>
        <w:tabs>
          <w:tab w:val="left" w:pos="1418"/>
        </w:tabs>
        <w:ind w:left="1134" w:hanging="41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│ZX</w:t>
      </w:r>
      <w:r w:rsidRPr="0092171C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─ZZ</w:t>
      </w:r>
      <w:r w:rsidRPr="0092171C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│</w:t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= Nilai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selisih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mutlak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</w:p>
    <w:p w14:paraId="3483F6B7" w14:textId="77777777" w:rsidR="003E45A2" w:rsidRPr="0092171C" w:rsidRDefault="003E45A2" w:rsidP="003E45A2">
      <w:pPr>
        <w:pStyle w:val="ListParagraph"/>
        <w:tabs>
          <w:tab w:val="left" w:pos="1418"/>
        </w:tabs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Tingkat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</w:p>
    <w:p w14:paraId="459C975B" w14:textId="77777777" w:rsidR="003E45A2" w:rsidRPr="00B02D3E" w:rsidRDefault="003E45A2" w:rsidP="003E45A2">
      <w:pPr>
        <w:pStyle w:val="ListParagraph"/>
        <w:tabs>
          <w:tab w:val="left" w:pos="709"/>
          <w:tab w:val="left" w:pos="1418"/>
          <w:tab w:val="left" w:pos="1701"/>
        </w:tabs>
        <w:ind w:left="1276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>ε</w:t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 w:rsidRPr="0092171C"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>= Error</w:t>
      </w:r>
    </w:p>
    <w:p w14:paraId="236765D6" w14:textId="77777777" w:rsidR="003E45A2" w:rsidRDefault="003E45A2" w:rsidP="003E45A2">
      <w:pPr>
        <w:pStyle w:val="ListParagraph"/>
        <w:numPr>
          <w:ilvl w:val="0"/>
          <w:numId w:val="14"/>
        </w:numPr>
        <w:tabs>
          <w:tab w:val="left" w:pos="993"/>
          <w:tab w:val="left" w:pos="1418"/>
          <w:tab w:val="left" w:pos="1701"/>
        </w:tabs>
        <w:ind w:hanging="11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r w:rsidRPr="008335CC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Uji </w:t>
      </w:r>
      <w:proofErr w:type="spellStart"/>
      <w:r w:rsidRPr="008335CC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Hipotesis</w:t>
      </w:r>
      <w:proofErr w:type="spellEnd"/>
    </w:p>
    <w:p w14:paraId="50BA8C2C" w14:textId="77777777" w:rsidR="003E45A2" w:rsidRPr="003C4654" w:rsidRDefault="003E45A2" w:rsidP="003E45A2">
      <w:pPr>
        <w:pStyle w:val="ListParagraph"/>
        <w:tabs>
          <w:tab w:val="left" w:pos="709"/>
          <w:tab w:val="left" w:pos="1418"/>
          <w:tab w:val="left" w:pos="1701"/>
        </w:tabs>
        <w:ind w:firstLine="27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>pengukuran</w:t>
      </w:r>
      <w:proofErr w:type="spellEnd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>pengujian</w:t>
      </w:r>
      <w:proofErr w:type="spellEnd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>hipotesis</w:t>
      </w:r>
      <w:proofErr w:type="spellEnd"/>
      <w:r w:rsidRPr="00D034F1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1FA04E20" w14:textId="77777777" w:rsidR="003E45A2" w:rsidRDefault="003E45A2" w:rsidP="003E45A2">
      <w:pPr>
        <w:pStyle w:val="ListParagraph"/>
        <w:numPr>
          <w:ilvl w:val="0"/>
          <w:numId w:val="15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Uji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Statistik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F</w:t>
      </w:r>
    </w:p>
    <w:p w14:paraId="63E1E8CE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ind w:left="144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bookmarkStart w:id="22" w:name="_Hlk534918873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Ghoz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2016: 96) </w:t>
      </w:r>
      <w:bookmarkEnd w:id="22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Pada uji F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uj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join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ipote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β</w:t>
      </w:r>
      <w:r w:rsidRPr="004270A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, β</w:t>
      </w:r>
      <w:r w:rsidRPr="004270A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, β</w:t>
      </w:r>
      <w:r w:rsidRPr="004270A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mul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o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sam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ipotesis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ur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6CAD161A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ind w:left="1440"/>
        <w:jc w:val="center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gramStart"/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>H</w:t>
      </w:r>
      <w:r w:rsidRPr="006A00BE">
        <w:rPr>
          <w:rFonts w:ascii="Times New Roman" w:eastAsia="Times New Roman" w:hAnsi="Times New Roman" w:cs="Times New Roman"/>
          <w:sz w:val="24"/>
          <w:szCs w:val="24"/>
          <w:lang w:eastAsia="en-ID"/>
        </w:rPr>
        <w:t>o</w:t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</w:t>
      </w:r>
      <w:proofErr w:type="gramEnd"/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β</w:t>
      </w:r>
      <w:r w:rsidRPr="006C47F9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= β</w:t>
      </w:r>
      <w:r w:rsidRPr="006C47F9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= β</w:t>
      </w:r>
      <w:r w:rsidRPr="006C47F9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= β</w:t>
      </w:r>
      <w:r w:rsidRPr="006C47F9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4</w:t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= β</w:t>
      </w:r>
      <w:r w:rsidRPr="006C47F9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5</w:t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= 0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>Ha : β</w:t>
      </w:r>
      <w:r w:rsidRPr="006C47F9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≠ β</w:t>
      </w:r>
      <w:r w:rsidRPr="006C47F9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≠ β</w:t>
      </w:r>
      <w:r w:rsidRPr="006C47F9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 xml:space="preserve">3 </w:t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>≠ β</w:t>
      </w:r>
      <w:r w:rsidRPr="006C47F9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 xml:space="preserve">4 </w:t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>≠ β</w:t>
      </w:r>
      <w:r w:rsidRPr="006C47F9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5</w:t>
      </w:r>
      <w:r w:rsidRPr="007B4F9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≠ 0</w:t>
      </w:r>
    </w:p>
    <w:p w14:paraId="4735D988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ind w:left="1418"/>
        <w:jc w:val="left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signifikansi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sebesar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5%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kriteria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pengujian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>(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1)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proofErr w:type="gram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Sig.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&lt;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0,05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berarti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odel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regresi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 xml:space="preserve">(2)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Sig.F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gt; 0,05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berarti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odel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regresi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94135"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77E71A6F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ind w:left="1418"/>
        <w:jc w:val="left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77EE00F8" w14:textId="77777777" w:rsidR="003E45A2" w:rsidRPr="00224FB4" w:rsidRDefault="003E45A2" w:rsidP="003E45A2">
      <w:pPr>
        <w:pStyle w:val="ListParagraph"/>
        <w:tabs>
          <w:tab w:val="left" w:pos="709"/>
          <w:tab w:val="left" w:pos="1418"/>
        </w:tabs>
        <w:ind w:left="1418"/>
        <w:jc w:val="left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00A8129F" w14:textId="77777777" w:rsidR="003E45A2" w:rsidRDefault="003E45A2" w:rsidP="003E45A2">
      <w:pPr>
        <w:pStyle w:val="ListParagraph"/>
        <w:numPr>
          <w:ilvl w:val="0"/>
          <w:numId w:val="15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r w:rsidRPr="00796135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Uji </w:t>
      </w:r>
      <w:proofErr w:type="spellStart"/>
      <w:r w:rsidRPr="00796135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Statistik</w:t>
      </w:r>
      <w:proofErr w:type="spellEnd"/>
      <w:r w:rsidRPr="00796135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T</w:t>
      </w:r>
    </w:p>
    <w:p w14:paraId="4ADF2039" w14:textId="77777777" w:rsidR="003E45A2" w:rsidRDefault="003E45A2" w:rsidP="003E45A2">
      <w:pPr>
        <w:pStyle w:val="ListParagraph"/>
        <w:tabs>
          <w:tab w:val="left" w:pos="709"/>
          <w:tab w:val="left" w:pos="1418"/>
        </w:tabs>
        <w:ind w:left="144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Uj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tatist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t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sar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er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ja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individu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er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Ghoz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2016: 97)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sam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ipotesis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6CE408F7" w14:textId="77777777" w:rsidR="003E45A2" w:rsidRPr="00CC5C5A" w:rsidRDefault="003E45A2" w:rsidP="003E45A2">
      <w:pPr>
        <w:pStyle w:val="ListParagraph"/>
        <w:tabs>
          <w:tab w:val="left" w:pos="709"/>
          <w:tab w:val="left" w:pos="1418"/>
        </w:tabs>
        <w:ind w:left="1440"/>
        <w:jc w:val="center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>Ho</w:t>
      </w:r>
      <w:proofErr w:type="gramStart"/>
      <w:r w:rsidRPr="00DB0F03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</w:t>
      </w:r>
      <w:proofErr w:type="gramEnd"/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β</w:t>
      </w:r>
      <w:r w:rsidRPr="00DB0F03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= 0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Ha</w:t>
      </w:r>
      <w:r w:rsidRPr="00DB0F03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 β</w:t>
      </w:r>
      <w:r w:rsidRPr="00DB0F03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&gt;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0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Ho</w:t>
      </w:r>
      <w:r w:rsidRPr="00DB0F03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 β</w:t>
      </w:r>
      <w:r w:rsidRPr="00DB0F03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= 0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Ha</w:t>
      </w:r>
      <w:r w:rsidRPr="00DB0F03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 β</w:t>
      </w:r>
      <w:r w:rsidRPr="00DB0F03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&gt; </w:t>
      </w:r>
      <w:r w:rsidRPr="00DB0F03">
        <w:rPr>
          <w:rFonts w:ascii="Times New Roman" w:eastAsia="Times New Roman" w:hAnsi="Times New Roman" w:cs="Times New Roman"/>
          <w:sz w:val="24"/>
          <w:szCs w:val="24"/>
          <w:lang w:eastAsia="en-ID"/>
        </w:rPr>
        <w:t>0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Ho</w:t>
      </w:r>
      <w:r w:rsidRPr="00CC5C5A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 β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4</w:t>
      </w:r>
      <w:r w:rsidRPr="00CC5C5A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 xml:space="preserve"> 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t>= 0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Ha</w:t>
      </w:r>
      <w:r w:rsidRPr="00CC5C5A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 β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 xml:space="preserve">4 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t>≠ 0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Ho</w:t>
      </w:r>
      <w:r w:rsidRPr="00CC5C5A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4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 β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5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= 0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  <w:t>Ha</w:t>
      </w:r>
      <w:r w:rsidRPr="00CC5C5A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4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 β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5</w:t>
      </w:r>
      <w:r w:rsidRPr="00CC5C5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≠ 0</w:t>
      </w:r>
    </w:p>
    <w:p w14:paraId="0338E45E" w14:textId="77777777" w:rsidR="003E45A2" w:rsidRDefault="003E45A2" w:rsidP="003E45A2">
      <w:pPr>
        <w:pStyle w:val="ListParagraph"/>
        <w:tabs>
          <w:tab w:val="left" w:pos="709"/>
          <w:tab w:val="left" w:pos="2127"/>
        </w:tabs>
        <w:ind w:left="1418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</w:t>
      </w:r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>ilai</w:t>
      </w:r>
      <w:proofErr w:type="spellEnd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B66D04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Probability Value</w:t>
      </w:r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>dibandingkan</w:t>
      </w:r>
      <w:proofErr w:type="spellEnd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α = 0,05. </w:t>
      </w:r>
      <w:proofErr w:type="spellStart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>dasar</w:t>
      </w:r>
      <w:proofErr w:type="spellEnd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>pengambilan</w:t>
      </w:r>
      <w:proofErr w:type="spellEnd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>keputusannya</w:t>
      </w:r>
      <w:proofErr w:type="spellEnd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 w:rsidRPr="00A02F4E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389DAEB5" w14:textId="77777777" w:rsidR="003E45A2" w:rsidRDefault="003E45A2" w:rsidP="003E45A2">
      <w:pPr>
        <w:pStyle w:val="ListParagraph"/>
        <w:numPr>
          <w:ilvl w:val="0"/>
          <w:numId w:val="19"/>
        </w:numPr>
        <w:tabs>
          <w:tab w:val="left" w:pos="709"/>
          <w:tab w:val="left" w:pos="2127"/>
        </w:tabs>
        <w:ind w:left="1701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D24115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Probability Value</w:t>
      </w:r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lt; 0,05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tolak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Ho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artinya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mempengaruhi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14443751" w14:textId="77777777" w:rsidR="003E45A2" w:rsidRPr="00D24115" w:rsidRDefault="003E45A2" w:rsidP="003E45A2">
      <w:pPr>
        <w:pStyle w:val="ListParagraph"/>
        <w:numPr>
          <w:ilvl w:val="0"/>
          <w:numId w:val="19"/>
        </w:numPr>
        <w:tabs>
          <w:tab w:val="left" w:pos="709"/>
          <w:tab w:val="left" w:pos="2127"/>
        </w:tabs>
        <w:ind w:left="1701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D24115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Probability Value</w:t>
      </w:r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&gt; 0,05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tolak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Ha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artinya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mempengaruhi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24115"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180AD593" w14:textId="77777777" w:rsidR="003E45A2" w:rsidRDefault="003E45A2" w:rsidP="003E45A2">
      <w:pPr>
        <w:pStyle w:val="ListParagraph"/>
        <w:numPr>
          <w:ilvl w:val="0"/>
          <w:numId w:val="15"/>
        </w:numPr>
        <w:tabs>
          <w:tab w:val="left" w:pos="709"/>
          <w:tab w:val="left" w:pos="1418"/>
        </w:tabs>
        <w:spacing w:after="160"/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Koefisie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Determinasi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(R</w:t>
      </w:r>
      <w:r w:rsidRPr="00C717F6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eastAsia="en-ID"/>
        </w:rPr>
        <w:t>2</w:t>
      </w:r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>)</w:t>
      </w:r>
    </w:p>
    <w:p w14:paraId="72B03640" w14:textId="77777777" w:rsidR="003E45A2" w:rsidRPr="00CE0210" w:rsidRDefault="003E45A2" w:rsidP="003E45A2">
      <w:pPr>
        <w:pStyle w:val="ListParagraph"/>
        <w:tabs>
          <w:tab w:val="left" w:pos="709"/>
          <w:tab w:val="left" w:pos="1418"/>
        </w:tabs>
        <w:ind w:left="144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oefi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termin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R</w:t>
      </w:r>
      <w:r w:rsidRPr="007D7258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ID"/>
        </w:rPr>
        <w:t>2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uku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mamp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er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Nila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oefi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termin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o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R</w:t>
      </w:r>
      <w:r w:rsidRPr="00F6248F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ID"/>
        </w:rPr>
        <w:t>2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c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rt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mamp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jela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ng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b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Selain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itu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mendekati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satu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menunjukkan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bahwa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independen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memberikan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seluruh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informasi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dibutuhkan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memprediksi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dependen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Pada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umumnya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koefisien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determinasi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</w:t>
      </w:r>
      <w:proofErr w:type="spellStart"/>
      <w:r w:rsidRPr="00CE0210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crossection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relatif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rendah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karena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adanya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variasi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besar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mengenai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masing-masing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pengamatan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sedangkan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data </w:t>
      </w:r>
      <w:r w:rsidRPr="00CE0210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time series</w:t>
      </w:r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memiliki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koefisien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determinasi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tinggi</w:t>
      </w:r>
      <w:proofErr w:type="spellEnd"/>
      <w:r w:rsidRPr="00CE0210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29EEB72C" w14:textId="77777777" w:rsidR="00F23506" w:rsidRDefault="00F23506">
      <w:bookmarkStart w:id="23" w:name="_GoBack"/>
      <w:bookmarkEnd w:id="23"/>
    </w:p>
    <w:sectPr w:rsidR="00F2350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44AC5"/>
    <w:multiLevelType w:val="hybridMultilevel"/>
    <w:tmpl w:val="325ED1C2"/>
    <w:lvl w:ilvl="0" w:tplc="A3187E42">
      <w:start w:val="1"/>
      <w:numFmt w:val="lowerLetter"/>
      <w:lvlText w:val="%1."/>
      <w:lvlJc w:val="left"/>
      <w:pPr>
        <w:ind w:left="107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94" w:hanging="360"/>
      </w:pPr>
    </w:lvl>
    <w:lvl w:ilvl="2" w:tplc="3809001B" w:tentative="1">
      <w:start w:val="1"/>
      <w:numFmt w:val="lowerRoman"/>
      <w:lvlText w:val="%3."/>
      <w:lvlJc w:val="right"/>
      <w:pPr>
        <w:ind w:left="2514" w:hanging="180"/>
      </w:pPr>
    </w:lvl>
    <w:lvl w:ilvl="3" w:tplc="3809000F" w:tentative="1">
      <w:start w:val="1"/>
      <w:numFmt w:val="decimal"/>
      <w:lvlText w:val="%4."/>
      <w:lvlJc w:val="left"/>
      <w:pPr>
        <w:ind w:left="3234" w:hanging="360"/>
      </w:pPr>
    </w:lvl>
    <w:lvl w:ilvl="4" w:tplc="38090019" w:tentative="1">
      <w:start w:val="1"/>
      <w:numFmt w:val="lowerLetter"/>
      <w:lvlText w:val="%5."/>
      <w:lvlJc w:val="left"/>
      <w:pPr>
        <w:ind w:left="3954" w:hanging="360"/>
      </w:pPr>
    </w:lvl>
    <w:lvl w:ilvl="5" w:tplc="3809001B" w:tentative="1">
      <w:start w:val="1"/>
      <w:numFmt w:val="lowerRoman"/>
      <w:lvlText w:val="%6."/>
      <w:lvlJc w:val="right"/>
      <w:pPr>
        <w:ind w:left="4674" w:hanging="180"/>
      </w:pPr>
    </w:lvl>
    <w:lvl w:ilvl="6" w:tplc="3809000F" w:tentative="1">
      <w:start w:val="1"/>
      <w:numFmt w:val="decimal"/>
      <w:lvlText w:val="%7."/>
      <w:lvlJc w:val="left"/>
      <w:pPr>
        <w:ind w:left="5394" w:hanging="360"/>
      </w:pPr>
    </w:lvl>
    <w:lvl w:ilvl="7" w:tplc="38090019" w:tentative="1">
      <w:start w:val="1"/>
      <w:numFmt w:val="lowerLetter"/>
      <w:lvlText w:val="%8."/>
      <w:lvlJc w:val="left"/>
      <w:pPr>
        <w:ind w:left="6114" w:hanging="360"/>
      </w:pPr>
    </w:lvl>
    <w:lvl w:ilvl="8" w:tplc="3809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1" w15:restartNumberingAfterBreak="0">
    <w:nsid w:val="07767C84"/>
    <w:multiLevelType w:val="hybridMultilevel"/>
    <w:tmpl w:val="23223804"/>
    <w:lvl w:ilvl="0" w:tplc="A61614E6">
      <w:start w:val="1"/>
      <w:numFmt w:val="lowerLetter"/>
      <w:lvlText w:val="(%1)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 w15:restartNumberingAfterBreak="0">
    <w:nsid w:val="130C5D5B"/>
    <w:multiLevelType w:val="hybridMultilevel"/>
    <w:tmpl w:val="A6E2BB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C78514E"/>
    <w:multiLevelType w:val="hybridMultilevel"/>
    <w:tmpl w:val="F424C194"/>
    <w:lvl w:ilvl="0" w:tplc="751C541A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 w15:restartNumberingAfterBreak="0">
    <w:nsid w:val="23C7406D"/>
    <w:multiLevelType w:val="hybridMultilevel"/>
    <w:tmpl w:val="64FEBFE2"/>
    <w:lvl w:ilvl="0" w:tplc="E9D8C24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28D418B2"/>
    <w:multiLevelType w:val="hybridMultilevel"/>
    <w:tmpl w:val="E09C41F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" w15:restartNumberingAfterBreak="0">
    <w:nsid w:val="2DF25F89"/>
    <w:multiLevelType w:val="hybridMultilevel"/>
    <w:tmpl w:val="A77CCEFA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" w15:restartNumberingAfterBreak="0">
    <w:nsid w:val="40E5590A"/>
    <w:multiLevelType w:val="hybridMultilevel"/>
    <w:tmpl w:val="FBAE0FD0"/>
    <w:lvl w:ilvl="0" w:tplc="8B32A41A">
      <w:start w:val="1"/>
      <w:numFmt w:val="decimal"/>
      <w:lvlText w:val="(%1)"/>
      <w:lvlJc w:val="left"/>
      <w:pPr>
        <w:ind w:left="106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5" w:hanging="360"/>
      </w:pPr>
    </w:lvl>
    <w:lvl w:ilvl="2" w:tplc="3809001B" w:tentative="1">
      <w:start w:val="1"/>
      <w:numFmt w:val="lowerRoman"/>
      <w:lvlText w:val="%3."/>
      <w:lvlJc w:val="right"/>
      <w:pPr>
        <w:ind w:left="2505" w:hanging="180"/>
      </w:pPr>
    </w:lvl>
    <w:lvl w:ilvl="3" w:tplc="3809000F" w:tentative="1">
      <w:start w:val="1"/>
      <w:numFmt w:val="decimal"/>
      <w:lvlText w:val="%4."/>
      <w:lvlJc w:val="left"/>
      <w:pPr>
        <w:ind w:left="3225" w:hanging="360"/>
      </w:pPr>
    </w:lvl>
    <w:lvl w:ilvl="4" w:tplc="38090019" w:tentative="1">
      <w:start w:val="1"/>
      <w:numFmt w:val="lowerLetter"/>
      <w:lvlText w:val="%5."/>
      <w:lvlJc w:val="left"/>
      <w:pPr>
        <w:ind w:left="3945" w:hanging="360"/>
      </w:pPr>
    </w:lvl>
    <w:lvl w:ilvl="5" w:tplc="3809001B" w:tentative="1">
      <w:start w:val="1"/>
      <w:numFmt w:val="lowerRoman"/>
      <w:lvlText w:val="%6."/>
      <w:lvlJc w:val="right"/>
      <w:pPr>
        <w:ind w:left="4665" w:hanging="180"/>
      </w:pPr>
    </w:lvl>
    <w:lvl w:ilvl="6" w:tplc="3809000F" w:tentative="1">
      <w:start w:val="1"/>
      <w:numFmt w:val="decimal"/>
      <w:lvlText w:val="%7."/>
      <w:lvlJc w:val="left"/>
      <w:pPr>
        <w:ind w:left="5385" w:hanging="360"/>
      </w:pPr>
    </w:lvl>
    <w:lvl w:ilvl="7" w:tplc="38090019" w:tentative="1">
      <w:start w:val="1"/>
      <w:numFmt w:val="lowerLetter"/>
      <w:lvlText w:val="%8."/>
      <w:lvlJc w:val="left"/>
      <w:pPr>
        <w:ind w:left="6105" w:hanging="360"/>
      </w:pPr>
    </w:lvl>
    <w:lvl w:ilvl="8" w:tplc="3809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8" w15:restartNumberingAfterBreak="0">
    <w:nsid w:val="4581337F"/>
    <w:multiLevelType w:val="hybridMultilevel"/>
    <w:tmpl w:val="FADEA16A"/>
    <w:lvl w:ilvl="0" w:tplc="E648F5DE">
      <w:start w:val="1"/>
      <w:numFmt w:val="decimal"/>
      <w:lvlText w:val="(%1)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9" w15:restartNumberingAfterBreak="0">
    <w:nsid w:val="4ED457E8"/>
    <w:multiLevelType w:val="hybridMultilevel"/>
    <w:tmpl w:val="F3F82DDA"/>
    <w:lvl w:ilvl="0" w:tplc="B3345D26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0" w15:restartNumberingAfterBreak="0">
    <w:nsid w:val="53024B97"/>
    <w:multiLevelType w:val="hybridMultilevel"/>
    <w:tmpl w:val="FE4A002C"/>
    <w:lvl w:ilvl="0" w:tplc="958A5CA0">
      <w:start w:val="1"/>
      <w:numFmt w:val="lowerLetter"/>
      <w:lvlText w:val="%1."/>
      <w:lvlJc w:val="left"/>
      <w:pPr>
        <w:ind w:left="720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5A67DBB"/>
    <w:multiLevelType w:val="hybridMultilevel"/>
    <w:tmpl w:val="DA0EE054"/>
    <w:lvl w:ilvl="0" w:tplc="86C0DA00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59E16429"/>
    <w:multiLevelType w:val="hybridMultilevel"/>
    <w:tmpl w:val="EC82C35A"/>
    <w:lvl w:ilvl="0" w:tplc="3E20E482">
      <w:start w:val="1"/>
      <w:numFmt w:val="decimal"/>
      <w:lvlText w:val="(%1)"/>
      <w:lvlJc w:val="left"/>
      <w:pPr>
        <w:ind w:left="143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54" w:hanging="360"/>
      </w:pPr>
    </w:lvl>
    <w:lvl w:ilvl="2" w:tplc="3809001B" w:tentative="1">
      <w:start w:val="1"/>
      <w:numFmt w:val="lowerRoman"/>
      <w:lvlText w:val="%3."/>
      <w:lvlJc w:val="right"/>
      <w:pPr>
        <w:ind w:left="2874" w:hanging="180"/>
      </w:pPr>
    </w:lvl>
    <w:lvl w:ilvl="3" w:tplc="3809000F" w:tentative="1">
      <w:start w:val="1"/>
      <w:numFmt w:val="decimal"/>
      <w:lvlText w:val="%4."/>
      <w:lvlJc w:val="left"/>
      <w:pPr>
        <w:ind w:left="3594" w:hanging="360"/>
      </w:pPr>
    </w:lvl>
    <w:lvl w:ilvl="4" w:tplc="38090019" w:tentative="1">
      <w:start w:val="1"/>
      <w:numFmt w:val="lowerLetter"/>
      <w:lvlText w:val="%5."/>
      <w:lvlJc w:val="left"/>
      <w:pPr>
        <w:ind w:left="4314" w:hanging="360"/>
      </w:pPr>
    </w:lvl>
    <w:lvl w:ilvl="5" w:tplc="3809001B" w:tentative="1">
      <w:start w:val="1"/>
      <w:numFmt w:val="lowerRoman"/>
      <w:lvlText w:val="%6."/>
      <w:lvlJc w:val="right"/>
      <w:pPr>
        <w:ind w:left="5034" w:hanging="180"/>
      </w:pPr>
    </w:lvl>
    <w:lvl w:ilvl="6" w:tplc="3809000F" w:tentative="1">
      <w:start w:val="1"/>
      <w:numFmt w:val="decimal"/>
      <w:lvlText w:val="%7."/>
      <w:lvlJc w:val="left"/>
      <w:pPr>
        <w:ind w:left="5754" w:hanging="360"/>
      </w:pPr>
    </w:lvl>
    <w:lvl w:ilvl="7" w:tplc="38090019" w:tentative="1">
      <w:start w:val="1"/>
      <w:numFmt w:val="lowerLetter"/>
      <w:lvlText w:val="%8."/>
      <w:lvlJc w:val="left"/>
      <w:pPr>
        <w:ind w:left="6474" w:hanging="360"/>
      </w:pPr>
    </w:lvl>
    <w:lvl w:ilvl="8" w:tplc="3809001B" w:tentative="1">
      <w:start w:val="1"/>
      <w:numFmt w:val="lowerRoman"/>
      <w:lvlText w:val="%9."/>
      <w:lvlJc w:val="right"/>
      <w:pPr>
        <w:ind w:left="7194" w:hanging="180"/>
      </w:pPr>
    </w:lvl>
  </w:abstractNum>
  <w:abstractNum w:abstractNumId="13" w15:restartNumberingAfterBreak="0">
    <w:nsid w:val="5C044F60"/>
    <w:multiLevelType w:val="hybridMultilevel"/>
    <w:tmpl w:val="A9B053CC"/>
    <w:lvl w:ilvl="0" w:tplc="4E78CF96">
      <w:start w:val="1"/>
      <w:numFmt w:val="decimal"/>
      <w:lvlText w:val="(%1)"/>
      <w:lvlJc w:val="left"/>
      <w:pPr>
        <w:ind w:left="180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6D37FC1"/>
    <w:multiLevelType w:val="hybridMultilevel"/>
    <w:tmpl w:val="5B5EAE9C"/>
    <w:lvl w:ilvl="0" w:tplc="C26C28C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73170E7C"/>
    <w:multiLevelType w:val="hybridMultilevel"/>
    <w:tmpl w:val="F57C5426"/>
    <w:lvl w:ilvl="0" w:tplc="36C6B8B2">
      <w:start w:val="1"/>
      <w:numFmt w:val="decimal"/>
      <w:lvlText w:val="(%1)"/>
      <w:lvlJc w:val="left"/>
      <w:pPr>
        <w:ind w:left="143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54" w:hanging="360"/>
      </w:pPr>
    </w:lvl>
    <w:lvl w:ilvl="2" w:tplc="3809001B" w:tentative="1">
      <w:start w:val="1"/>
      <w:numFmt w:val="lowerRoman"/>
      <w:lvlText w:val="%3."/>
      <w:lvlJc w:val="right"/>
      <w:pPr>
        <w:ind w:left="2874" w:hanging="180"/>
      </w:pPr>
    </w:lvl>
    <w:lvl w:ilvl="3" w:tplc="3809000F" w:tentative="1">
      <w:start w:val="1"/>
      <w:numFmt w:val="decimal"/>
      <w:lvlText w:val="%4."/>
      <w:lvlJc w:val="left"/>
      <w:pPr>
        <w:ind w:left="3594" w:hanging="360"/>
      </w:pPr>
    </w:lvl>
    <w:lvl w:ilvl="4" w:tplc="38090019" w:tentative="1">
      <w:start w:val="1"/>
      <w:numFmt w:val="lowerLetter"/>
      <w:lvlText w:val="%5."/>
      <w:lvlJc w:val="left"/>
      <w:pPr>
        <w:ind w:left="4314" w:hanging="360"/>
      </w:pPr>
    </w:lvl>
    <w:lvl w:ilvl="5" w:tplc="3809001B" w:tentative="1">
      <w:start w:val="1"/>
      <w:numFmt w:val="lowerRoman"/>
      <w:lvlText w:val="%6."/>
      <w:lvlJc w:val="right"/>
      <w:pPr>
        <w:ind w:left="5034" w:hanging="180"/>
      </w:pPr>
    </w:lvl>
    <w:lvl w:ilvl="6" w:tplc="3809000F" w:tentative="1">
      <w:start w:val="1"/>
      <w:numFmt w:val="decimal"/>
      <w:lvlText w:val="%7."/>
      <w:lvlJc w:val="left"/>
      <w:pPr>
        <w:ind w:left="5754" w:hanging="360"/>
      </w:pPr>
    </w:lvl>
    <w:lvl w:ilvl="7" w:tplc="38090019" w:tentative="1">
      <w:start w:val="1"/>
      <w:numFmt w:val="lowerLetter"/>
      <w:lvlText w:val="%8."/>
      <w:lvlJc w:val="left"/>
      <w:pPr>
        <w:ind w:left="6474" w:hanging="360"/>
      </w:pPr>
    </w:lvl>
    <w:lvl w:ilvl="8" w:tplc="3809001B" w:tentative="1">
      <w:start w:val="1"/>
      <w:numFmt w:val="lowerRoman"/>
      <w:lvlText w:val="%9."/>
      <w:lvlJc w:val="right"/>
      <w:pPr>
        <w:ind w:left="7194" w:hanging="180"/>
      </w:pPr>
    </w:lvl>
  </w:abstractNum>
  <w:abstractNum w:abstractNumId="17" w15:restartNumberingAfterBreak="0">
    <w:nsid w:val="7451088A"/>
    <w:multiLevelType w:val="hybridMultilevel"/>
    <w:tmpl w:val="A8E03036"/>
    <w:lvl w:ilvl="0" w:tplc="B7A26A54">
      <w:start w:val="1"/>
      <w:numFmt w:val="lowerLetter"/>
      <w:lvlText w:val="%1."/>
      <w:lvlJc w:val="left"/>
      <w:pPr>
        <w:ind w:left="720" w:hanging="360"/>
      </w:pPr>
      <w:rPr>
        <w:rFonts w:eastAsiaTheme="minorEastAsia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45E1A0A"/>
    <w:multiLevelType w:val="hybridMultilevel"/>
    <w:tmpl w:val="68D41848"/>
    <w:lvl w:ilvl="0" w:tplc="A0A8DDF0">
      <w:start w:val="1"/>
      <w:numFmt w:val="decimal"/>
      <w:pStyle w:val="Heading3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num w:numId="1">
    <w:abstractNumId w:val="14"/>
  </w:num>
  <w:num w:numId="2">
    <w:abstractNumId w:val="18"/>
  </w:num>
  <w:num w:numId="3">
    <w:abstractNumId w:val="2"/>
  </w:num>
  <w:num w:numId="4">
    <w:abstractNumId w:val="5"/>
  </w:num>
  <w:num w:numId="5">
    <w:abstractNumId w:val="6"/>
  </w:num>
  <w:num w:numId="6">
    <w:abstractNumId w:val="9"/>
  </w:num>
  <w:num w:numId="7">
    <w:abstractNumId w:val="10"/>
  </w:num>
  <w:num w:numId="8">
    <w:abstractNumId w:val="4"/>
  </w:num>
  <w:num w:numId="9">
    <w:abstractNumId w:val="13"/>
  </w:num>
  <w:num w:numId="10">
    <w:abstractNumId w:val="1"/>
  </w:num>
  <w:num w:numId="11">
    <w:abstractNumId w:val="0"/>
  </w:num>
  <w:num w:numId="12">
    <w:abstractNumId w:val="3"/>
  </w:num>
  <w:num w:numId="13">
    <w:abstractNumId w:val="16"/>
  </w:num>
  <w:num w:numId="14">
    <w:abstractNumId w:val="17"/>
  </w:num>
  <w:num w:numId="15">
    <w:abstractNumId w:val="15"/>
  </w:num>
  <w:num w:numId="16">
    <w:abstractNumId w:val="11"/>
  </w:num>
  <w:num w:numId="17">
    <w:abstractNumId w:val="8"/>
  </w:num>
  <w:num w:numId="18">
    <w:abstractNumId w:val="12"/>
  </w:num>
  <w:num w:numId="1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45A2"/>
    <w:rsid w:val="003E45A2"/>
    <w:rsid w:val="00F23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5D8F459"/>
  <w15:chartTrackingRefBased/>
  <w15:docId w15:val="{6377B628-ABCC-4535-8BB9-190C3E6AE5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E45A2"/>
    <w:pPr>
      <w:spacing w:after="200" w:line="480" w:lineRule="auto"/>
      <w:ind w:left="1134"/>
      <w:jc w:val="both"/>
    </w:pPr>
    <w:rPr>
      <w:rFonts w:eastAsiaTheme="minorEastAsia"/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3E45A2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3E45A2"/>
    <w:pPr>
      <w:keepNext/>
      <w:keepLines/>
      <w:numPr>
        <w:numId w:val="1"/>
      </w:numPr>
      <w:spacing w:after="0"/>
      <w:ind w:left="357" w:hanging="357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3E45A2"/>
    <w:pPr>
      <w:keepNext/>
      <w:keepLines/>
      <w:numPr>
        <w:numId w:val="2"/>
      </w:numPr>
      <w:spacing w:after="0"/>
      <w:ind w:left="714" w:hanging="357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E45A2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99"/>
    <w:rsid w:val="003E45A2"/>
    <w:rPr>
      <w:rFonts w:ascii="Times New Roman" w:eastAsiaTheme="majorEastAsia" w:hAnsi="Times New Roman" w:cstheme="majorBidi"/>
      <w:b/>
      <w:bCs/>
      <w:sz w:val="24"/>
      <w:szCs w:val="26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9"/>
    <w:rsid w:val="003E45A2"/>
    <w:rPr>
      <w:rFonts w:ascii="Times New Roman" w:eastAsiaTheme="majorEastAsia" w:hAnsi="Times New Roman" w:cstheme="majorBidi"/>
      <w:b/>
      <w:bCs/>
      <w:sz w:val="24"/>
      <w:lang w:val="en-US" w:eastAsia="ja-JP"/>
    </w:rPr>
  </w:style>
  <w:style w:type="paragraph" w:styleId="ListParagraph">
    <w:name w:val="List Paragraph"/>
    <w:basedOn w:val="Normal"/>
    <w:link w:val="ListParagraphChar"/>
    <w:uiPriority w:val="34"/>
    <w:qFormat/>
    <w:rsid w:val="003E45A2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E45A2"/>
    <w:rPr>
      <w:rFonts w:eastAsiaTheme="minorEastAsia"/>
      <w:lang w:val="en-US" w:eastAsia="ja-JP"/>
    </w:rPr>
  </w:style>
  <w:style w:type="table" w:styleId="TableGrid">
    <w:name w:val="Table Grid"/>
    <w:basedOn w:val="TableNormal"/>
    <w:uiPriority w:val="39"/>
    <w:rsid w:val="003E45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otnoteReference">
    <w:name w:val="footnote reference"/>
    <w:basedOn w:val="DefaultParagraphFont"/>
    <w:uiPriority w:val="99"/>
    <w:semiHidden/>
    <w:unhideWhenUsed/>
    <w:rsid w:val="003E45A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5</Pages>
  <Words>3975</Words>
  <Characters>22664</Characters>
  <Application>Microsoft Office Word</Application>
  <DocSecurity>0</DocSecurity>
  <Lines>188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5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ela brigitta</dc:creator>
  <cp:keywords/>
  <dc:description/>
  <cp:lastModifiedBy>shiela brigitta</cp:lastModifiedBy>
  <cp:revision>1</cp:revision>
  <dcterms:created xsi:type="dcterms:W3CDTF">2019-05-05T07:26:00Z</dcterms:created>
  <dcterms:modified xsi:type="dcterms:W3CDTF">2019-05-05T07:27:00Z</dcterms:modified>
</cp:coreProperties>
</file>